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66768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0F1AD67" w14:textId="682F7242" w:rsidR="00204DAF"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667688" w:history="1">
            <w:r w:rsidR="00204DAF" w:rsidRPr="00073882">
              <w:rPr>
                <w:rStyle w:val="Hipervnculo"/>
                <w:b/>
                <w:bCs/>
                <w:noProof/>
              </w:rPr>
              <w:t>Autoescalado horizontal en Kubernetes con Aprendizaje por Refuerzo</w:t>
            </w:r>
            <w:r w:rsidR="00204DAF">
              <w:rPr>
                <w:noProof/>
                <w:webHidden/>
              </w:rPr>
              <w:tab/>
            </w:r>
            <w:r w:rsidR="00204DAF">
              <w:rPr>
                <w:noProof/>
                <w:webHidden/>
              </w:rPr>
              <w:fldChar w:fldCharType="begin"/>
            </w:r>
            <w:r w:rsidR="00204DAF">
              <w:rPr>
                <w:noProof/>
                <w:webHidden/>
              </w:rPr>
              <w:instrText xml:space="preserve"> PAGEREF _Toc81667688 \h </w:instrText>
            </w:r>
            <w:r w:rsidR="00204DAF">
              <w:rPr>
                <w:noProof/>
                <w:webHidden/>
              </w:rPr>
            </w:r>
            <w:r w:rsidR="00204DAF">
              <w:rPr>
                <w:noProof/>
                <w:webHidden/>
              </w:rPr>
              <w:fldChar w:fldCharType="separate"/>
            </w:r>
            <w:r w:rsidR="00204DAF">
              <w:rPr>
                <w:noProof/>
                <w:webHidden/>
              </w:rPr>
              <w:t>1</w:t>
            </w:r>
            <w:r w:rsidR="00204DAF">
              <w:rPr>
                <w:noProof/>
                <w:webHidden/>
              </w:rPr>
              <w:fldChar w:fldCharType="end"/>
            </w:r>
          </w:hyperlink>
        </w:p>
        <w:p w14:paraId="72960196" w14:textId="26DA390A" w:rsidR="00204DAF" w:rsidRDefault="00916F7C">
          <w:pPr>
            <w:pStyle w:val="TDC1"/>
            <w:tabs>
              <w:tab w:val="right" w:leader="dot" w:pos="9350"/>
            </w:tabs>
            <w:rPr>
              <w:rFonts w:asciiTheme="minorHAnsi" w:eastAsiaTheme="minorEastAsia" w:hAnsiTheme="minorHAnsi" w:cstheme="minorBidi"/>
              <w:noProof/>
            </w:rPr>
          </w:pPr>
          <w:hyperlink w:anchor="_Toc81667689" w:history="1">
            <w:r w:rsidR="00204DAF" w:rsidRPr="00073882">
              <w:rPr>
                <w:rStyle w:val="Hipervnculo"/>
                <w:noProof/>
              </w:rPr>
              <w:t>Introducción</w:t>
            </w:r>
            <w:r w:rsidR="00204DAF">
              <w:rPr>
                <w:noProof/>
                <w:webHidden/>
              </w:rPr>
              <w:tab/>
            </w:r>
            <w:r w:rsidR="00204DAF">
              <w:rPr>
                <w:noProof/>
                <w:webHidden/>
              </w:rPr>
              <w:fldChar w:fldCharType="begin"/>
            </w:r>
            <w:r w:rsidR="00204DAF">
              <w:rPr>
                <w:noProof/>
                <w:webHidden/>
              </w:rPr>
              <w:instrText xml:space="preserve"> PAGEREF _Toc81667689 \h </w:instrText>
            </w:r>
            <w:r w:rsidR="00204DAF">
              <w:rPr>
                <w:noProof/>
                <w:webHidden/>
              </w:rPr>
            </w:r>
            <w:r w:rsidR="00204DAF">
              <w:rPr>
                <w:noProof/>
                <w:webHidden/>
              </w:rPr>
              <w:fldChar w:fldCharType="separate"/>
            </w:r>
            <w:r w:rsidR="00204DAF">
              <w:rPr>
                <w:noProof/>
                <w:webHidden/>
              </w:rPr>
              <w:t>3</w:t>
            </w:r>
            <w:r w:rsidR="00204DAF">
              <w:rPr>
                <w:noProof/>
                <w:webHidden/>
              </w:rPr>
              <w:fldChar w:fldCharType="end"/>
            </w:r>
          </w:hyperlink>
        </w:p>
        <w:p w14:paraId="7FC7C808" w14:textId="61CE1E43" w:rsidR="00204DAF" w:rsidRDefault="00916F7C">
          <w:pPr>
            <w:pStyle w:val="TDC2"/>
            <w:tabs>
              <w:tab w:val="right" w:leader="dot" w:pos="9350"/>
            </w:tabs>
            <w:rPr>
              <w:rFonts w:asciiTheme="minorHAnsi" w:eastAsiaTheme="minorEastAsia" w:hAnsiTheme="minorHAnsi" w:cstheme="minorBidi"/>
              <w:noProof/>
            </w:rPr>
          </w:pPr>
          <w:hyperlink w:anchor="_Toc81667690" w:history="1">
            <w:r w:rsidR="00204DAF" w:rsidRPr="00073882">
              <w:rPr>
                <w:rStyle w:val="Hipervnculo"/>
                <w:noProof/>
              </w:rPr>
              <w:t>Entorno de trabajo</w:t>
            </w:r>
            <w:r w:rsidR="00204DAF">
              <w:rPr>
                <w:noProof/>
                <w:webHidden/>
              </w:rPr>
              <w:tab/>
            </w:r>
            <w:r w:rsidR="00204DAF">
              <w:rPr>
                <w:noProof/>
                <w:webHidden/>
              </w:rPr>
              <w:fldChar w:fldCharType="begin"/>
            </w:r>
            <w:r w:rsidR="00204DAF">
              <w:rPr>
                <w:noProof/>
                <w:webHidden/>
              </w:rPr>
              <w:instrText xml:space="preserve"> PAGEREF _Toc81667690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2E51D484" w14:textId="7E8BB919" w:rsidR="00204DAF" w:rsidRDefault="00916F7C">
          <w:pPr>
            <w:pStyle w:val="TDC3"/>
            <w:tabs>
              <w:tab w:val="right" w:leader="dot" w:pos="9350"/>
            </w:tabs>
            <w:rPr>
              <w:rFonts w:asciiTheme="minorHAnsi" w:eastAsiaTheme="minorEastAsia" w:hAnsiTheme="minorHAnsi" w:cstheme="minorBidi"/>
              <w:noProof/>
            </w:rPr>
          </w:pPr>
          <w:hyperlink w:anchor="_Toc81667691" w:history="1">
            <w:r w:rsidR="00204DAF" w:rsidRPr="00073882">
              <w:rPr>
                <w:rStyle w:val="Hipervnculo"/>
                <w:noProof/>
              </w:rPr>
              <w:t>¿Qué es Kubernetes?</w:t>
            </w:r>
            <w:r w:rsidR="00204DAF">
              <w:rPr>
                <w:noProof/>
                <w:webHidden/>
              </w:rPr>
              <w:tab/>
            </w:r>
            <w:r w:rsidR="00204DAF">
              <w:rPr>
                <w:noProof/>
                <w:webHidden/>
              </w:rPr>
              <w:fldChar w:fldCharType="begin"/>
            </w:r>
            <w:r w:rsidR="00204DAF">
              <w:rPr>
                <w:noProof/>
                <w:webHidden/>
              </w:rPr>
              <w:instrText xml:space="preserve"> PAGEREF _Toc81667691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14529E4D" w14:textId="5BF96585" w:rsidR="00204DAF" w:rsidRDefault="00916F7C">
          <w:pPr>
            <w:pStyle w:val="TDC3"/>
            <w:tabs>
              <w:tab w:val="right" w:leader="dot" w:pos="9350"/>
            </w:tabs>
            <w:rPr>
              <w:rFonts w:asciiTheme="minorHAnsi" w:eastAsiaTheme="minorEastAsia" w:hAnsiTheme="minorHAnsi" w:cstheme="minorBidi"/>
              <w:noProof/>
            </w:rPr>
          </w:pPr>
          <w:hyperlink w:anchor="_Toc81667692" w:history="1">
            <w:r w:rsidR="00204DAF" w:rsidRPr="00073882">
              <w:rPr>
                <w:rStyle w:val="Hipervnculo"/>
                <w:noProof/>
              </w:rPr>
              <w:t>Pod</w:t>
            </w:r>
            <w:r w:rsidR="00204DAF">
              <w:rPr>
                <w:noProof/>
                <w:webHidden/>
              </w:rPr>
              <w:tab/>
            </w:r>
            <w:r w:rsidR="00204DAF">
              <w:rPr>
                <w:noProof/>
                <w:webHidden/>
              </w:rPr>
              <w:fldChar w:fldCharType="begin"/>
            </w:r>
            <w:r w:rsidR="00204DAF">
              <w:rPr>
                <w:noProof/>
                <w:webHidden/>
              </w:rPr>
              <w:instrText xml:space="preserve"> PAGEREF _Toc81667692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408FBB5A" w14:textId="11A93456" w:rsidR="00204DAF" w:rsidRDefault="00916F7C">
          <w:pPr>
            <w:pStyle w:val="TDC3"/>
            <w:tabs>
              <w:tab w:val="right" w:leader="dot" w:pos="9350"/>
            </w:tabs>
            <w:rPr>
              <w:rFonts w:asciiTheme="minorHAnsi" w:eastAsiaTheme="minorEastAsia" w:hAnsiTheme="minorHAnsi" w:cstheme="minorBidi"/>
              <w:noProof/>
            </w:rPr>
          </w:pPr>
          <w:hyperlink w:anchor="_Toc81667693" w:history="1">
            <w:r w:rsidR="00204DAF" w:rsidRPr="00073882">
              <w:rPr>
                <w:rStyle w:val="Hipervnculo"/>
                <w:noProof/>
              </w:rPr>
              <w:t>Deployment</w:t>
            </w:r>
            <w:r w:rsidR="00204DAF">
              <w:rPr>
                <w:noProof/>
                <w:webHidden/>
              </w:rPr>
              <w:tab/>
            </w:r>
            <w:r w:rsidR="00204DAF">
              <w:rPr>
                <w:noProof/>
                <w:webHidden/>
              </w:rPr>
              <w:fldChar w:fldCharType="begin"/>
            </w:r>
            <w:r w:rsidR="00204DAF">
              <w:rPr>
                <w:noProof/>
                <w:webHidden/>
              </w:rPr>
              <w:instrText xml:space="preserve"> PAGEREF _Toc81667693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65133B31" w14:textId="4EBFAC4C" w:rsidR="00204DAF" w:rsidRDefault="00916F7C">
          <w:pPr>
            <w:pStyle w:val="TDC3"/>
            <w:tabs>
              <w:tab w:val="right" w:leader="dot" w:pos="9350"/>
            </w:tabs>
            <w:rPr>
              <w:rFonts w:asciiTheme="minorHAnsi" w:eastAsiaTheme="minorEastAsia" w:hAnsiTheme="minorHAnsi" w:cstheme="minorBidi"/>
              <w:noProof/>
            </w:rPr>
          </w:pPr>
          <w:hyperlink w:anchor="_Toc81667694" w:history="1">
            <w:r w:rsidR="00204DAF" w:rsidRPr="00073882">
              <w:rPr>
                <w:rStyle w:val="Hipervnculo"/>
                <w:noProof/>
              </w:rPr>
              <w:t>Replica Set</w:t>
            </w:r>
            <w:r w:rsidR="00204DAF">
              <w:rPr>
                <w:noProof/>
                <w:webHidden/>
              </w:rPr>
              <w:tab/>
            </w:r>
            <w:r w:rsidR="00204DAF">
              <w:rPr>
                <w:noProof/>
                <w:webHidden/>
              </w:rPr>
              <w:fldChar w:fldCharType="begin"/>
            </w:r>
            <w:r w:rsidR="00204DAF">
              <w:rPr>
                <w:noProof/>
                <w:webHidden/>
              </w:rPr>
              <w:instrText xml:space="preserve"> PAGEREF _Toc81667694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2DD2BC4A" w14:textId="507ED714" w:rsidR="00204DAF" w:rsidRDefault="00916F7C">
          <w:pPr>
            <w:pStyle w:val="TDC3"/>
            <w:tabs>
              <w:tab w:val="right" w:leader="dot" w:pos="9350"/>
            </w:tabs>
            <w:rPr>
              <w:rFonts w:asciiTheme="minorHAnsi" w:eastAsiaTheme="minorEastAsia" w:hAnsiTheme="minorHAnsi" w:cstheme="minorBidi"/>
              <w:noProof/>
            </w:rPr>
          </w:pPr>
          <w:hyperlink w:anchor="_Toc81667695" w:history="1">
            <w:r w:rsidR="00204DAF" w:rsidRPr="00073882">
              <w:rPr>
                <w:rStyle w:val="Hipervnculo"/>
                <w:noProof/>
              </w:rPr>
              <w:t>Service</w:t>
            </w:r>
            <w:r w:rsidR="00204DAF">
              <w:rPr>
                <w:noProof/>
                <w:webHidden/>
              </w:rPr>
              <w:tab/>
            </w:r>
            <w:r w:rsidR="00204DAF">
              <w:rPr>
                <w:noProof/>
                <w:webHidden/>
              </w:rPr>
              <w:fldChar w:fldCharType="begin"/>
            </w:r>
            <w:r w:rsidR="00204DAF">
              <w:rPr>
                <w:noProof/>
                <w:webHidden/>
              </w:rPr>
              <w:instrText xml:space="preserve"> PAGEREF _Toc81667695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088E3588" w14:textId="573896E3" w:rsidR="00204DAF" w:rsidRDefault="00916F7C">
          <w:pPr>
            <w:pStyle w:val="TDC3"/>
            <w:tabs>
              <w:tab w:val="right" w:leader="dot" w:pos="9350"/>
            </w:tabs>
            <w:rPr>
              <w:rFonts w:asciiTheme="minorHAnsi" w:eastAsiaTheme="minorEastAsia" w:hAnsiTheme="minorHAnsi" w:cstheme="minorBidi"/>
              <w:noProof/>
            </w:rPr>
          </w:pPr>
          <w:hyperlink w:anchor="_Toc81667696" w:history="1">
            <w:r w:rsidR="00204DAF" w:rsidRPr="00073882">
              <w:rPr>
                <w:rStyle w:val="Hipervnculo"/>
                <w:noProof/>
              </w:rPr>
              <w:t>Namespace</w:t>
            </w:r>
            <w:r w:rsidR="00204DAF">
              <w:rPr>
                <w:noProof/>
                <w:webHidden/>
              </w:rPr>
              <w:tab/>
            </w:r>
            <w:r w:rsidR="00204DAF">
              <w:rPr>
                <w:noProof/>
                <w:webHidden/>
              </w:rPr>
              <w:fldChar w:fldCharType="begin"/>
            </w:r>
            <w:r w:rsidR="00204DAF">
              <w:rPr>
                <w:noProof/>
                <w:webHidden/>
              </w:rPr>
              <w:instrText xml:space="preserve"> PAGEREF _Toc81667696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52A8634B" w14:textId="603ABF5A" w:rsidR="00204DAF" w:rsidRDefault="00916F7C">
          <w:pPr>
            <w:pStyle w:val="TDC3"/>
            <w:tabs>
              <w:tab w:val="right" w:leader="dot" w:pos="9350"/>
            </w:tabs>
            <w:rPr>
              <w:rFonts w:asciiTheme="minorHAnsi" w:eastAsiaTheme="minorEastAsia" w:hAnsiTheme="minorHAnsi" w:cstheme="minorBidi"/>
              <w:noProof/>
            </w:rPr>
          </w:pPr>
          <w:hyperlink w:anchor="_Toc81667697" w:history="1">
            <w:r w:rsidR="00204DAF" w:rsidRPr="00073882">
              <w:rPr>
                <w:rStyle w:val="Hipervnculo"/>
                <w:noProof/>
              </w:rPr>
              <w:t>Horizontal Pod Autoscaling</w:t>
            </w:r>
            <w:r w:rsidR="00204DAF">
              <w:rPr>
                <w:noProof/>
                <w:webHidden/>
              </w:rPr>
              <w:tab/>
            </w:r>
            <w:r w:rsidR="00204DAF">
              <w:rPr>
                <w:noProof/>
                <w:webHidden/>
              </w:rPr>
              <w:fldChar w:fldCharType="begin"/>
            </w:r>
            <w:r w:rsidR="00204DAF">
              <w:rPr>
                <w:noProof/>
                <w:webHidden/>
              </w:rPr>
              <w:instrText xml:space="preserve"> PAGEREF _Toc81667697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20F619A0" w14:textId="6BEF74B4" w:rsidR="00204DAF" w:rsidRDefault="00916F7C">
          <w:pPr>
            <w:pStyle w:val="TDC3"/>
            <w:tabs>
              <w:tab w:val="right" w:leader="dot" w:pos="9350"/>
            </w:tabs>
            <w:rPr>
              <w:rFonts w:asciiTheme="minorHAnsi" w:eastAsiaTheme="minorEastAsia" w:hAnsiTheme="minorHAnsi" w:cstheme="minorBidi"/>
              <w:noProof/>
            </w:rPr>
          </w:pPr>
          <w:hyperlink w:anchor="_Toc81667698" w:history="1">
            <w:r w:rsidR="00204DAF" w:rsidRPr="00073882">
              <w:rPr>
                <w:rStyle w:val="Hipervnculo"/>
                <w:noProof/>
              </w:rPr>
              <w:t>Monitorización</w:t>
            </w:r>
            <w:r w:rsidR="00204DAF">
              <w:rPr>
                <w:noProof/>
                <w:webHidden/>
              </w:rPr>
              <w:tab/>
            </w:r>
            <w:r w:rsidR="00204DAF">
              <w:rPr>
                <w:noProof/>
                <w:webHidden/>
              </w:rPr>
              <w:fldChar w:fldCharType="begin"/>
            </w:r>
            <w:r w:rsidR="00204DAF">
              <w:rPr>
                <w:noProof/>
                <w:webHidden/>
              </w:rPr>
              <w:instrText xml:space="preserve"> PAGEREF _Toc81667698 \h </w:instrText>
            </w:r>
            <w:r w:rsidR="00204DAF">
              <w:rPr>
                <w:noProof/>
                <w:webHidden/>
              </w:rPr>
            </w:r>
            <w:r w:rsidR="00204DAF">
              <w:rPr>
                <w:noProof/>
                <w:webHidden/>
              </w:rPr>
              <w:fldChar w:fldCharType="separate"/>
            </w:r>
            <w:r w:rsidR="00204DAF">
              <w:rPr>
                <w:noProof/>
                <w:webHidden/>
              </w:rPr>
              <w:t>7</w:t>
            </w:r>
            <w:r w:rsidR="00204DAF">
              <w:rPr>
                <w:noProof/>
                <w:webHidden/>
              </w:rPr>
              <w:fldChar w:fldCharType="end"/>
            </w:r>
          </w:hyperlink>
        </w:p>
        <w:p w14:paraId="1C41DFC0" w14:textId="31C35294" w:rsidR="00204DAF" w:rsidRDefault="00916F7C">
          <w:pPr>
            <w:pStyle w:val="TDC3"/>
            <w:tabs>
              <w:tab w:val="right" w:leader="dot" w:pos="9350"/>
            </w:tabs>
            <w:rPr>
              <w:rFonts w:asciiTheme="minorHAnsi" w:eastAsiaTheme="minorEastAsia" w:hAnsiTheme="minorHAnsi" w:cstheme="minorBidi"/>
              <w:noProof/>
            </w:rPr>
          </w:pPr>
          <w:hyperlink w:anchor="_Toc81667699" w:history="1">
            <w:r w:rsidR="00204DAF" w:rsidRPr="00073882">
              <w:rPr>
                <w:rStyle w:val="Hipervnculo"/>
                <w:noProof/>
              </w:rPr>
              <w:t>Estado</w:t>
            </w:r>
            <w:r w:rsidR="00204DAF">
              <w:rPr>
                <w:noProof/>
                <w:webHidden/>
              </w:rPr>
              <w:tab/>
            </w:r>
            <w:r w:rsidR="00204DAF">
              <w:rPr>
                <w:noProof/>
                <w:webHidden/>
              </w:rPr>
              <w:fldChar w:fldCharType="begin"/>
            </w:r>
            <w:r w:rsidR="00204DAF">
              <w:rPr>
                <w:noProof/>
                <w:webHidden/>
              </w:rPr>
              <w:instrText xml:space="preserve"> PAGEREF _Toc81667699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26318D50" w14:textId="066CC781" w:rsidR="00204DAF" w:rsidRDefault="00916F7C">
          <w:pPr>
            <w:pStyle w:val="TDC3"/>
            <w:tabs>
              <w:tab w:val="right" w:leader="dot" w:pos="9350"/>
            </w:tabs>
            <w:rPr>
              <w:rFonts w:asciiTheme="minorHAnsi" w:eastAsiaTheme="minorEastAsia" w:hAnsiTheme="minorHAnsi" w:cstheme="minorBidi"/>
              <w:noProof/>
            </w:rPr>
          </w:pPr>
          <w:hyperlink w:anchor="_Toc81667700" w:history="1">
            <w:r w:rsidR="00204DAF" w:rsidRPr="00073882">
              <w:rPr>
                <w:rStyle w:val="Hipervnculo"/>
                <w:noProof/>
              </w:rPr>
              <w:t>Acción</w:t>
            </w:r>
            <w:r w:rsidR="00204DAF">
              <w:rPr>
                <w:noProof/>
                <w:webHidden/>
              </w:rPr>
              <w:tab/>
            </w:r>
            <w:r w:rsidR="00204DAF">
              <w:rPr>
                <w:noProof/>
                <w:webHidden/>
              </w:rPr>
              <w:fldChar w:fldCharType="begin"/>
            </w:r>
            <w:r w:rsidR="00204DAF">
              <w:rPr>
                <w:noProof/>
                <w:webHidden/>
              </w:rPr>
              <w:instrText xml:space="preserve"> PAGEREF _Toc81667700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5606F141" w14:textId="42003458" w:rsidR="00204DAF" w:rsidRDefault="00916F7C">
          <w:pPr>
            <w:pStyle w:val="TDC2"/>
            <w:tabs>
              <w:tab w:val="right" w:leader="dot" w:pos="9350"/>
            </w:tabs>
            <w:rPr>
              <w:rFonts w:asciiTheme="minorHAnsi" w:eastAsiaTheme="minorEastAsia" w:hAnsiTheme="minorHAnsi" w:cstheme="minorBidi"/>
              <w:noProof/>
            </w:rPr>
          </w:pPr>
          <w:hyperlink w:anchor="_Toc81667701" w:history="1">
            <w:r w:rsidR="00204DAF" w:rsidRPr="00073882">
              <w:rPr>
                <w:rStyle w:val="Hipervnculo"/>
                <w:noProof/>
              </w:rPr>
              <w:t>¿Qué es el Aprendizaje por Refuerzo?</w:t>
            </w:r>
            <w:r w:rsidR="00204DAF">
              <w:rPr>
                <w:noProof/>
                <w:webHidden/>
              </w:rPr>
              <w:tab/>
            </w:r>
            <w:r w:rsidR="00204DAF">
              <w:rPr>
                <w:noProof/>
                <w:webHidden/>
              </w:rPr>
              <w:fldChar w:fldCharType="begin"/>
            </w:r>
            <w:r w:rsidR="00204DAF">
              <w:rPr>
                <w:noProof/>
                <w:webHidden/>
              </w:rPr>
              <w:instrText xml:space="preserve"> PAGEREF _Toc81667701 \h </w:instrText>
            </w:r>
            <w:r w:rsidR="00204DAF">
              <w:rPr>
                <w:noProof/>
                <w:webHidden/>
              </w:rPr>
            </w:r>
            <w:r w:rsidR="00204DAF">
              <w:rPr>
                <w:noProof/>
                <w:webHidden/>
              </w:rPr>
              <w:fldChar w:fldCharType="separate"/>
            </w:r>
            <w:r w:rsidR="00204DAF">
              <w:rPr>
                <w:noProof/>
                <w:webHidden/>
              </w:rPr>
              <w:t>9</w:t>
            </w:r>
            <w:r w:rsidR="00204DAF">
              <w:rPr>
                <w:noProof/>
                <w:webHidden/>
              </w:rPr>
              <w:fldChar w:fldCharType="end"/>
            </w:r>
          </w:hyperlink>
        </w:p>
        <w:p w14:paraId="6362377B" w14:textId="7A7B57BE" w:rsidR="00204DAF" w:rsidRDefault="00916F7C">
          <w:pPr>
            <w:pStyle w:val="TDC3"/>
            <w:tabs>
              <w:tab w:val="right" w:leader="dot" w:pos="9350"/>
            </w:tabs>
            <w:rPr>
              <w:rFonts w:asciiTheme="minorHAnsi" w:eastAsiaTheme="minorEastAsia" w:hAnsiTheme="minorHAnsi" w:cstheme="minorBidi"/>
              <w:noProof/>
            </w:rPr>
          </w:pPr>
          <w:hyperlink w:anchor="_Toc81667702" w:history="1">
            <w:r w:rsidR="00204DAF" w:rsidRPr="00073882">
              <w:rPr>
                <w:rStyle w:val="Hipervnculo"/>
                <w:noProof/>
              </w:rPr>
              <w:t>Q-Learning</w:t>
            </w:r>
            <w:r w:rsidR="00204DAF">
              <w:rPr>
                <w:noProof/>
                <w:webHidden/>
              </w:rPr>
              <w:tab/>
            </w:r>
            <w:r w:rsidR="00204DAF">
              <w:rPr>
                <w:noProof/>
                <w:webHidden/>
              </w:rPr>
              <w:fldChar w:fldCharType="begin"/>
            </w:r>
            <w:r w:rsidR="00204DAF">
              <w:rPr>
                <w:noProof/>
                <w:webHidden/>
              </w:rPr>
              <w:instrText xml:space="preserve"> PAGEREF _Toc81667702 \h </w:instrText>
            </w:r>
            <w:r w:rsidR="00204DAF">
              <w:rPr>
                <w:noProof/>
                <w:webHidden/>
              </w:rPr>
            </w:r>
            <w:r w:rsidR="00204DAF">
              <w:rPr>
                <w:noProof/>
                <w:webHidden/>
              </w:rPr>
              <w:fldChar w:fldCharType="separate"/>
            </w:r>
            <w:r w:rsidR="00204DAF">
              <w:rPr>
                <w:noProof/>
                <w:webHidden/>
              </w:rPr>
              <w:t>10</w:t>
            </w:r>
            <w:r w:rsidR="00204DAF">
              <w:rPr>
                <w:noProof/>
                <w:webHidden/>
              </w:rPr>
              <w:fldChar w:fldCharType="end"/>
            </w:r>
          </w:hyperlink>
        </w:p>
        <w:p w14:paraId="49F766F7" w14:textId="04D97F7F" w:rsidR="00204DAF" w:rsidRDefault="00916F7C">
          <w:pPr>
            <w:pStyle w:val="TDC3"/>
            <w:tabs>
              <w:tab w:val="right" w:leader="dot" w:pos="9350"/>
            </w:tabs>
            <w:rPr>
              <w:rFonts w:asciiTheme="minorHAnsi" w:eastAsiaTheme="minorEastAsia" w:hAnsiTheme="minorHAnsi" w:cstheme="minorBidi"/>
              <w:noProof/>
            </w:rPr>
          </w:pPr>
          <w:hyperlink w:anchor="_Toc81667703" w:history="1">
            <w:r w:rsidR="00204DAF" w:rsidRPr="00073882">
              <w:rPr>
                <w:rStyle w:val="Hipervnculo"/>
                <w:noProof/>
              </w:rPr>
              <w:t>Deep Q Network (DQN)</w:t>
            </w:r>
            <w:r w:rsidR="00204DAF">
              <w:rPr>
                <w:noProof/>
                <w:webHidden/>
              </w:rPr>
              <w:tab/>
            </w:r>
            <w:r w:rsidR="00204DAF">
              <w:rPr>
                <w:noProof/>
                <w:webHidden/>
              </w:rPr>
              <w:fldChar w:fldCharType="begin"/>
            </w:r>
            <w:r w:rsidR="00204DAF">
              <w:rPr>
                <w:noProof/>
                <w:webHidden/>
              </w:rPr>
              <w:instrText xml:space="preserve"> PAGEREF _Toc81667703 \h </w:instrText>
            </w:r>
            <w:r w:rsidR="00204DAF">
              <w:rPr>
                <w:noProof/>
                <w:webHidden/>
              </w:rPr>
            </w:r>
            <w:r w:rsidR="00204DAF">
              <w:rPr>
                <w:noProof/>
                <w:webHidden/>
              </w:rPr>
              <w:fldChar w:fldCharType="separate"/>
            </w:r>
            <w:r w:rsidR="00204DAF">
              <w:rPr>
                <w:noProof/>
                <w:webHidden/>
              </w:rPr>
              <w:t>12</w:t>
            </w:r>
            <w:r w:rsidR="00204DAF">
              <w:rPr>
                <w:noProof/>
                <w:webHidden/>
              </w:rPr>
              <w:fldChar w:fldCharType="end"/>
            </w:r>
          </w:hyperlink>
        </w:p>
        <w:p w14:paraId="3335E02E" w14:textId="55D14455" w:rsidR="00204DAF" w:rsidRDefault="00916F7C">
          <w:pPr>
            <w:pStyle w:val="TDC2"/>
            <w:tabs>
              <w:tab w:val="right" w:leader="dot" w:pos="9350"/>
            </w:tabs>
            <w:rPr>
              <w:rFonts w:asciiTheme="minorHAnsi" w:eastAsiaTheme="minorEastAsia" w:hAnsiTheme="minorHAnsi" w:cstheme="minorBidi"/>
              <w:noProof/>
            </w:rPr>
          </w:pPr>
          <w:hyperlink w:anchor="_Toc81667704" w:history="1">
            <w:r w:rsidR="00204DAF" w:rsidRPr="00073882">
              <w:rPr>
                <w:rStyle w:val="Hipervnculo"/>
                <w:noProof/>
              </w:rPr>
              <w:t>Implementación</w:t>
            </w:r>
            <w:r w:rsidR="00204DAF">
              <w:rPr>
                <w:noProof/>
                <w:webHidden/>
              </w:rPr>
              <w:tab/>
            </w:r>
            <w:r w:rsidR="00204DAF">
              <w:rPr>
                <w:noProof/>
                <w:webHidden/>
              </w:rPr>
              <w:fldChar w:fldCharType="begin"/>
            </w:r>
            <w:r w:rsidR="00204DAF">
              <w:rPr>
                <w:noProof/>
                <w:webHidden/>
              </w:rPr>
              <w:instrText xml:space="preserve"> PAGEREF _Toc81667704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34E6255F" w14:textId="01815C25" w:rsidR="00204DAF" w:rsidRDefault="00916F7C">
          <w:pPr>
            <w:pStyle w:val="TDC3"/>
            <w:tabs>
              <w:tab w:val="right" w:leader="dot" w:pos="9350"/>
            </w:tabs>
            <w:rPr>
              <w:rFonts w:asciiTheme="minorHAnsi" w:eastAsiaTheme="minorEastAsia" w:hAnsiTheme="minorHAnsi" w:cstheme="minorBidi"/>
              <w:noProof/>
            </w:rPr>
          </w:pPr>
          <w:hyperlink w:anchor="_Toc81667705" w:history="1">
            <w:r w:rsidR="00204DAF" w:rsidRPr="00073882">
              <w:rPr>
                <w:rStyle w:val="Hipervnculo"/>
                <w:noProof/>
              </w:rPr>
              <w:t>Entorno</w:t>
            </w:r>
            <w:r w:rsidR="00204DAF">
              <w:rPr>
                <w:noProof/>
                <w:webHidden/>
              </w:rPr>
              <w:tab/>
            </w:r>
            <w:r w:rsidR="00204DAF">
              <w:rPr>
                <w:noProof/>
                <w:webHidden/>
              </w:rPr>
              <w:fldChar w:fldCharType="begin"/>
            </w:r>
            <w:r w:rsidR="00204DAF">
              <w:rPr>
                <w:noProof/>
                <w:webHidden/>
              </w:rPr>
              <w:instrText xml:space="preserve"> PAGEREF _Toc81667705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7C346D1F" w14:textId="2B9FA662" w:rsidR="00204DAF" w:rsidRDefault="00916F7C">
          <w:pPr>
            <w:pStyle w:val="TDC3"/>
            <w:tabs>
              <w:tab w:val="right" w:leader="dot" w:pos="9350"/>
            </w:tabs>
            <w:rPr>
              <w:rFonts w:asciiTheme="minorHAnsi" w:eastAsiaTheme="minorEastAsia" w:hAnsiTheme="minorHAnsi" w:cstheme="minorBidi"/>
              <w:noProof/>
            </w:rPr>
          </w:pPr>
          <w:hyperlink w:anchor="_Toc81667706" w:history="1">
            <w:r w:rsidR="00204DAF" w:rsidRPr="00073882">
              <w:rPr>
                <w:rStyle w:val="Hipervnculo"/>
                <w:noProof/>
              </w:rPr>
              <w:t>Agente</w:t>
            </w:r>
            <w:r w:rsidR="00204DAF">
              <w:rPr>
                <w:noProof/>
                <w:webHidden/>
              </w:rPr>
              <w:tab/>
            </w:r>
            <w:r w:rsidR="00204DAF">
              <w:rPr>
                <w:noProof/>
                <w:webHidden/>
              </w:rPr>
              <w:fldChar w:fldCharType="begin"/>
            </w:r>
            <w:r w:rsidR="00204DAF">
              <w:rPr>
                <w:noProof/>
                <w:webHidden/>
              </w:rPr>
              <w:instrText xml:space="preserve"> PAGEREF _Toc81667706 \h </w:instrText>
            </w:r>
            <w:r w:rsidR="00204DAF">
              <w:rPr>
                <w:noProof/>
                <w:webHidden/>
              </w:rPr>
            </w:r>
            <w:r w:rsidR="00204DAF">
              <w:rPr>
                <w:noProof/>
                <w:webHidden/>
              </w:rPr>
              <w:fldChar w:fldCharType="separate"/>
            </w:r>
            <w:r w:rsidR="00204DAF">
              <w:rPr>
                <w:noProof/>
                <w:webHidden/>
              </w:rPr>
              <w:t>19</w:t>
            </w:r>
            <w:r w:rsidR="00204DAF">
              <w:rPr>
                <w:noProof/>
                <w:webHidden/>
              </w:rPr>
              <w:fldChar w:fldCharType="end"/>
            </w:r>
          </w:hyperlink>
        </w:p>
        <w:p w14:paraId="024B46A3" w14:textId="079921AC" w:rsidR="00204DAF" w:rsidRDefault="00916F7C">
          <w:pPr>
            <w:pStyle w:val="TDC3"/>
            <w:tabs>
              <w:tab w:val="right" w:leader="dot" w:pos="9350"/>
            </w:tabs>
            <w:rPr>
              <w:rFonts w:asciiTheme="minorHAnsi" w:eastAsiaTheme="minorEastAsia" w:hAnsiTheme="minorHAnsi" w:cstheme="minorBidi"/>
              <w:noProof/>
            </w:rPr>
          </w:pPr>
          <w:hyperlink w:anchor="_Toc81667707" w:history="1">
            <w:r w:rsidR="00204DAF" w:rsidRPr="00073882">
              <w:rPr>
                <w:rStyle w:val="Hipervnculo"/>
                <w:noProof/>
              </w:rPr>
              <w:t>Entrenamiento</w:t>
            </w:r>
            <w:r w:rsidR="00204DAF">
              <w:rPr>
                <w:noProof/>
                <w:webHidden/>
              </w:rPr>
              <w:tab/>
            </w:r>
            <w:r w:rsidR="00204DAF">
              <w:rPr>
                <w:noProof/>
                <w:webHidden/>
              </w:rPr>
              <w:fldChar w:fldCharType="begin"/>
            </w:r>
            <w:r w:rsidR="00204DAF">
              <w:rPr>
                <w:noProof/>
                <w:webHidden/>
              </w:rPr>
              <w:instrText xml:space="preserve"> PAGEREF _Toc81667707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CE17ECF" w14:textId="74AC31F2" w:rsidR="00204DAF" w:rsidRDefault="00916F7C">
          <w:pPr>
            <w:pStyle w:val="TDC3"/>
            <w:tabs>
              <w:tab w:val="right" w:leader="dot" w:pos="9350"/>
            </w:tabs>
            <w:rPr>
              <w:rFonts w:asciiTheme="minorHAnsi" w:eastAsiaTheme="minorEastAsia" w:hAnsiTheme="minorHAnsi" w:cstheme="minorBidi"/>
              <w:noProof/>
            </w:rPr>
          </w:pPr>
          <w:hyperlink w:anchor="_Toc81667708" w:history="1">
            <w:r w:rsidR="00204DAF" w:rsidRPr="00073882">
              <w:rPr>
                <w:rStyle w:val="Hipervnculo"/>
                <w:noProof/>
              </w:rPr>
              <w:t>Ejecución</w:t>
            </w:r>
            <w:r w:rsidR="00204DAF">
              <w:rPr>
                <w:noProof/>
                <w:webHidden/>
              </w:rPr>
              <w:tab/>
            </w:r>
            <w:r w:rsidR="00204DAF">
              <w:rPr>
                <w:noProof/>
                <w:webHidden/>
              </w:rPr>
              <w:fldChar w:fldCharType="begin"/>
            </w:r>
            <w:r w:rsidR="00204DAF">
              <w:rPr>
                <w:noProof/>
                <w:webHidden/>
              </w:rPr>
              <w:instrText xml:space="preserve"> PAGEREF _Toc81667708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1CA8965" w14:textId="31E1AE23" w:rsidR="00204DAF" w:rsidRDefault="00916F7C">
          <w:pPr>
            <w:pStyle w:val="TDC2"/>
            <w:tabs>
              <w:tab w:val="right" w:leader="dot" w:pos="9350"/>
            </w:tabs>
            <w:rPr>
              <w:rFonts w:asciiTheme="minorHAnsi" w:eastAsiaTheme="minorEastAsia" w:hAnsiTheme="minorHAnsi" w:cstheme="minorBidi"/>
              <w:noProof/>
            </w:rPr>
          </w:pPr>
          <w:hyperlink w:anchor="_Toc81667709" w:history="1">
            <w:r w:rsidR="00204DAF" w:rsidRPr="00073882">
              <w:rPr>
                <w:rStyle w:val="Hipervnculo"/>
                <w:noProof/>
              </w:rPr>
              <w:t>Resultados</w:t>
            </w:r>
            <w:r w:rsidR="00204DAF">
              <w:rPr>
                <w:noProof/>
                <w:webHidden/>
              </w:rPr>
              <w:tab/>
            </w:r>
            <w:r w:rsidR="00204DAF">
              <w:rPr>
                <w:noProof/>
                <w:webHidden/>
              </w:rPr>
              <w:fldChar w:fldCharType="begin"/>
            </w:r>
            <w:r w:rsidR="00204DAF">
              <w:rPr>
                <w:noProof/>
                <w:webHidden/>
              </w:rPr>
              <w:instrText xml:space="preserve"> PAGEREF _Toc81667709 \h </w:instrText>
            </w:r>
            <w:r w:rsidR="00204DAF">
              <w:rPr>
                <w:noProof/>
                <w:webHidden/>
              </w:rPr>
            </w:r>
            <w:r w:rsidR="00204DAF">
              <w:rPr>
                <w:noProof/>
                <w:webHidden/>
              </w:rPr>
              <w:fldChar w:fldCharType="separate"/>
            </w:r>
            <w:r w:rsidR="00204DAF">
              <w:rPr>
                <w:noProof/>
                <w:webHidden/>
              </w:rPr>
              <w:t>24</w:t>
            </w:r>
            <w:r w:rsidR="00204DAF">
              <w:rPr>
                <w:noProof/>
                <w:webHidden/>
              </w:rPr>
              <w:fldChar w:fldCharType="end"/>
            </w:r>
          </w:hyperlink>
        </w:p>
        <w:p w14:paraId="2205A908" w14:textId="75C295E0" w:rsidR="00204DAF" w:rsidRDefault="00916F7C">
          <w:pPr>
            <w:pStyle w:val="TDC2"/>
            <w:tabs>
              <w:tab w:val="right" w:leader="dot" w:pos="9350"/>
            </w:tabs>
            <w:rPr>
              <w:rFonts w:asciiTheme="minorHAnsi" w:eastAsiaTheme="minorEastAsia" w:hAnsiTheme="minorHAnsi" w:cstheme="minorBidi"/>
              <w:noProof/>
            </w:rPr>
          </w:pPr>
          <w:hyperlink w:anchor="_Toc81667710" w:history="1">
            <w:r w:rsidR="00204DAF" w:rsidRPr="00073882">
              <w:rPr>
                <w:rStyle w:val="Hipervnculo"/>
                <w:noProof/>
              </w:rPr>
              <w:t>Conclusiones</w:t>
            </w:r>
            <w:r w:rsidR="00204DAF">
              <w:rPr>
                <w:noProof/>
                <w:webHidden/>
              </w:rPr>
              <w:tab/>
            </w:r>
            <w:r w:rsidR="00204DAF">
              <w:rPr>
                <w:noProof/>
                <w:webHidden/>
              </w:rPr>
              <w:fldChar w:fldCharType="begin"/>
            </w:r>
            <w:r w:rsidR="00204DAF">
              <w:rPr>
                <w:noProof/>
                <w:webHidden/>
              </w:rPr>
              <w:instrText xml:space="preserve"> PAGEREF _Toc81667710 \h </w:instrText>
            </w:r>
            <w:r w:rsidR="00204DAF">
              <w:rPr>
                <w:noProof/>
                <w:webHidden/>
              </w:rPr>
            </w:r>
            <w:r w:rsidR="00204DAF">
              <w:rPr>
                <w:noProof/>
                <w:webHidden/>
              </w:rPr>
              <w:fldChar w:fldCharType="separate"/>
            </w:r>
            <w:r w:rsidR="00204DAF">
              <w:rPr>
                <w:noProof/>
                <w:webHidden/>
              </w:rPr>
              <w:t>25</w:t>
            </w:r>
            <w:r w:rsidR="00204DAF">
              <w:rPr>
                <w:noProof/>
                <w:webHidden/>
              </w:rPr>
              <w:fldChar w:fldCharType="end"/>
            </w:r>
          </w:hyperlink>
        </w:p>
        <w:p w14:paraId="4E325A5E" w14:textId="203404B3" w:rsidR="00204DAF" w:rsidRDefault="00916F7C">
          <w:pPr>
            <w:pStyle w:val="TDC2"/>
            <w:tabs>
              <w:tab w:val="right" w:leader="dot" w:pos="9350"/>
            </w:tabs>
            <w:rPr>
              <w:rFonts w:asciiTheme="minorHAnsi" w:eastAsiaTheme="minorEastAsia" w:hAnsiTheme="minorHAnsi" w:cstheme="minorBidi"/>
              <w:noProof/>
            </w:rPr>
          </w:pPr>
          <w:hyperlink w:anchor="_Toc81667711" w:history="1">
            <w:r w:rsidR="00204DAF" w:rsidRPr="00073882">
              <w:rPr>
                <w:rStyle w:val="Hipervnculo"/>
                <w:noProof/>
              </w:rPr>
              <w:t>Bibliografía</w:t>
            </w:r>
            <w:r w:rsidR="00204DAF">
              <w:rPr>
                <w:noProof/>
                <w:webHidden/>
              </w:rPr>
              <w:tab/>
            </w:r>
            <w:r w:rsidR="00204DAF">
              <w:rPr>
                <w:noProof/>
                <w:webHidden/>
              </w:rPr>
              <w:fldChar w:fldCharType="begin"/>
            </w:r>
            <w:r w:rsidR="00204DAF">
              <w:rPr>
                <w:noProof/>
                <w:webHidden/>
              </w:rPr>
              <w:instrText xml:space="preserve"> PAGEREF _Toc81667711 \h </w:instrText>
            </w:r>
            <w:r w:rsidR="00204DAF">
              <w:rPr>
                <w:noProof/>
                <w:webHidden/>
              </w:rPr>
            </w:r>
            <w:r w:rsidR="00204DAF">
              <w:rPr>
                <w:noProof/>
                <w:webHidden/>
              </w:rPr>
              <w:fldChar w:fldCharType="separate"/>
            </w:r>
            <w:r w:rsidR="00204DAF">
              <w:rPr>
                <w:noProof/>
                <w:webHidden/>
              </w:rPr>
              <w:t>26</w:t>
            </w:r>
            <w:r w:rsidR="00204DAF">
              <w:rPr>
                <w:noProof/>
                <w:webHidden/>
              </w:rPr>
              <w:fldChar w:fldCharType="end"/>
            </w:r>
          </w:hyperlink>
        </w:p>
        <w:p w14:paraId="7CC1A668" w14:textId="1DA450CF" w:rsidR="00204DAF" w:rsidRDefault="00916F7C">
          <w:pPr>
            <w:pStyle w:val="TDC2"/>
            <w:tabs>
              <w:tab w:val="right" w:leader="dot" w:pos="9350"/>
            </w:tabs>
            <w:rPr>
              <w:rFonts w:asciiTheme="minorHAnsi" w:eastAsiaTheme="minorEastAsia" w:hAnsiTheme="minorHAnsi" w:cstheme="minorBidi"/>
              <w:noProof/>
            </w:rPr>
          </w:pPr>
          <w:hyperlink w:anchor="_Toc81667712" w:history="1">
            <w:r w:rsidR="00204DAF" w:rsidRPr="00073882">
              <w:rPr>
                <w:rStyle w:val="Hipervnculo"/>
                <w:noProof/>
              </w:rPr>
              <w:t>Otros Recursos</w:t>
            </w:r>
            <w:r w:rsidR="00204DAF">
              <w:rPr>
                <w:noProof/>
                <w:webHidden/>
              </w:rPr>
              <w:tab/>
            </w:r>
            <w:r w:rsidR="00204DAF">
              <w:rPr>
                <w:noProof/>
                <w:webHidden/>
              </w:rPr>
              <w:fldChar w:fldCharType="begin"/>
            </w:r>
            <w:r w:rsidR="00204DAF">
              <w:rPr>
                <w:noProof/>
                <w:webHidden/>
              </w:rPr>
              <w:instrText xml:space="preserve"> PAGEREF _Toc81667712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C19D0F4" w14:textId="4AAA2C9D" w:rsidR="00204DAF" w:rsidRDefault="00916F7C">
          <w:pPr>
            <w:pStyle w:val="TDC3"/>
            <w:tabs>
              <w:tab w:val="right" w:leader="dot" w:pos="9350"/>
            </w:tabs>
            <w:rPr>
              <w:rFonts w:asciiTheme="minorHAnsi" w:eastAsiaTheme="minorEastAsia" w:hAnsiTheme="minorHAnsi" w:cstheme="minorBidi"/>
              <w:noProof/>
            </w:rPr>
          </w:pPr>
          <w:hyperlink w:anchor="_Toc81667713" w:history="1">
            <w:r w:rsidR="00204DAF" w:rsidRPr="00073882">
              <w:rPr>
                <w:rStyle w:val="Hipervnculo"/>
                <w:noProof/>
              </w:rPr>
              <w:t>Repositorio de Código</w:t>
            </w:r>
            <w:r w:rsidR="00204DAF">
              <w:rPr>
                <w:noProof/>
                <w:webHidden/>
              </w:rPr>
              <w:tab/>
            </w:r>
            <w:r w:rsidR="00204DAF">
              <w:rPr>
                <w:noProof/>
                <w:webHidden/>
              </w:rPr>
              <w:fldChar w:fldCharType="begin"/>
            </w:r>
            <w:r w:rsidR="00204DAF">
              <w:rPr>
                <w:noProof/>
                <w:webHidden/>
              </w:rPr>
              <w:instrText xml:space="preserve"> PAGEREF _Toc81667713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571ED24" w14:textId="3BEAB8BE" w:rsidR="00204DAF" w:rsidRDefault="00916F7C">
          <w:pPr>
            <w:pStyle w:val="TDC3"/>
            <w:tabs>
              <w:tab w:val="right" w:leader="dot" w:pos="9350"/>
            </w:tabs>
            <w:rPr>
              <w:rFonts w:asciiTheme="minorHAnsi" w:eastAsiaTheme="minorEastAsia" w:hAnsiTheme="minorHAnsi" w:cstheme="minorBidi"/>
              <w:noProof/>
            </w:rPr>
          </w:pPr>
          <w:hyperlink w:anchor="_Toc81667714" w:history="1">
            <w:r w:rsidR="00204DAF" w:rsidRPr="00073882">
              <w:rPr>
                <w:rStyle w:val="Hipervnculo"/>
                <w:noProof/>
              </w:rPr>
              <w:t>Cliente Python de Kubernetes</w:t>
            </w:r>
            <w:r w:rsidR="00204DAF">
              <w:rPr>
                <w:noProof/>
                <w:webHidden/>
              </w:rPr>
              <w:tab/>
            </w:r>
            <w:r w:rsidR="00204DAF">
              <w:rPr>
                <w:noProof/>
                <w:webHidden/>
              </w:rPr>
              <w:fldChar w:fldCharType="begin"/>
            </w:r>
            <w:r w:rsidR="00204DAF">
              <w:rPr>
                <w:noProof/>
                <w:webHidden/>
              </w:rPr>
              <w:instrText xml:space="preserve"> PAGEREF _Toc81667714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EA36960" w14:textId="6272B967" w:rsidR="00204DAF" w:rsidRDefault="00916F7C">
          <w:pPr>
            <w:pStyle w:val="TDC3"/>
            <w:tabs>
              <w:tab w:val="right" w:leader="dot" w:pos="9350"/>
            </w:tabs>
            <w:rPr>
              <w:rFonts w:asciiTheme="minorHAnsi" w:eastAsiaTheme="minorEastAsia" w:hAnsiTheme="minorHAnsi" w:cstheme="minorBidi"/>
              <w:noProof/>
            </w:rPr>
          </w:pPr>
          <w:hyperlink w:anchor="_Toc81667715" w:history="1">
            <w:r w:rsidR="00204DAF" w:rsidRPr="00073882">
              <w:rPr>
                <w:rStyle w:val="Hipervnculo"/>
                <w:noProof/>
              </w:rPr>
              <w:t>Indice de Figuras</w:t>
            </w:r>
            <w:r w:rsidR="00204DAF">
              <w:rPr>
                <w:noProof/>
                <w:webHidden/>
              </w:rPr>
              <w:tab/>
            </w:r>
            <w:r w:rsidR="00204DAF">
              <w:rPr>
                <w:noProof/>
                <w:webHidden/>
              </w:rPr>
              <w:fldChar w:fldCharType="begin"/>
            </w:r>
            <w:r w:rsidR="00204DAF">
              <w:rPr>
                <w:noProof/>
                <w:webHidden/>
              </w:rPr>
              <w:instrText xml:space="preserve"> PAGEREF _Toc81667715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0273530" w14:textId="4E0E65E9"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7777777" w:rsidR="001607D0" w:rsidRPr="002D19CD" w:rsidRDefault="004E57B8" w:rsidP="002D19CD">
      <w:pPr>
        <w:pStyle w:val="Ttulo1"/>
        <w:rPr>
          <w:u w:val="single"/>
        </w:rPr>
      </w:pPr>
      <w:bookmarkStart w:id="1" w:name="_Toc81667689"/>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667690"/>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667691"/>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667692"/>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1667693"/>
      <w:r w:rsidRPr="00A41945">
        <w:t>Deployment</w:t>
      </w:r>
      <w:bookmarkEnd w:id="7"/>
    </w:p>
    <w:p w14:paraId="73FD96A2" w14:textId="77777777" w:rsidR="00A41945" w:rsidRDefault="00A41945" w:rsidP="00A41945"/>
    <w:p w14:paraId="6288ADAD" w14:textId="77777777" w:rsidR="00D70C2C" w:rsidRDefault="00D70C2C" w:rsidP="00A41945">
      <w:r>
        <w:t xml:space="preserve">El Deployment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667694"/>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1667695"/>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667696"/>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667697"/>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46AA327A"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w:t>
      </w:r>
      <w:proofErr w:type="spellStart"/>
      <w:r w:rsidR="00751CB8">
        <w:rPr>
          <w:shd w:val="clear" w:color="auto" w:fill="FFFFFF"/>
        </w:rPr>
        <w:t>Dockerfile</w:t>
      </w:r>
      <w:proofErr w:type="spellEnd"/>
      <w:r w:rsidR="00751CB8">
        <w:rPr>
          <w:shd w:val="clear" w:color="auto" w:fill="FFFFFF"/>
        </w:rPr>
        <w:t>) define una página php:</w:t>
      </w:r>
    </w:p>
    <w:p w14:paraId="0A5F4AD0" w14:textId="04C5D4E6" w:rsidR="00751CB8" w:rsidRDefault="00751CB8" w:rsidP="009F37EA">
      <w:pPr>
        <w:rPr>
          <w:shd w:val="clear" w:color="auto" w:fill="FFFFFF"/>
        </w:rPr>
      </w:pPr>
    </w:p>
    <w:bookmarkStart w:id="12" w:name="_MON_1692284417"/>
    <w:bookmarkEnd w:id="12"/>
    <w:p w14:paraId="34852C09" w14:textId="1CE8544C" w:rsidR="00751CB8" w:rsidRDefault="004B468E" w:rsidP="009F37EA">
      <w:r>
        <w:object w:dxaOrig="8504" w:dyaOrig="1340"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70.2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2289064" r:id="rId11"/>
        </w:object>
      </w:r>
    </w:p>
    <w:p w14:paraId="17F6AE1F" w14:textId="6D828BD0" w:rsidR="004B468E" w:rsidRDefault="004B468E" w:rsidP="009F37EA"/>
    <w:p w14:paraId="443A9F60" w14:textId="6E954C28" w:rsidR="004B468E" w:rsidRDefault="004B468E" w:rsidP="009F37EA">
      <w:r>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7AC02ED" w:rsidR="004B468E" w:rsidRPr="006F17EE" w:rsidRDefault="004B468E" w:rsidP="009F37EA">
      <w:r>
        <w:object w:dxaOrig="8504" w:dyaOrig="3149" w14:anchorId="5A2A2D88">
          <v:shape id="_x0000_i1026" type="#_x0000_t75" style="width:425.1pt;height:157.2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2289065"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w:t>
      </w:r>
      <w:proofErr w:type="spellStart"/>
      <w:r>
        <w:t>yaml</w:t>
      </w:r>
      <w:proofErr w:type="spellEnd"/>
      <w:r>
        <w:t xml:space="preserve"> </w:t>
      </w:r>
      <w:r w:rsidR="009550A0">
        <w:t>(</w:t>
      </w:r>
      <w:hyperlink r:id="rId14" w:history="1">
        <w:r w:rsidR="009550A0" w:rsidRPr="009550A0">
          <w:rPr>
            <w:rStyle w:val="Hipervnculo"/>
          </w:rPr>
          <w:t>php-</w:t>
        </w:r>
        <w:proofErr w:type="spellStart"/>
        <w:r w:rsidR="009550A0" w:rsidRPr="009550A0">
          <w:rPr>
            <w:rStyle w:val="Hipervnculo"/>
          </w:rPr>
          <w:t>apache.yml</w:t>
        </w:r>
        <w:proofErr w:type="spellEnd"/>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77777777" w:rsidR="007E4D18" w:rsidRPr="00B01591" w:rsidRDefault="007E4D18" w:rsidP="006F17EE">
      <w:r>
        <w:object w:dxaOrig="8504" w:dyaOrig="706" w14:anchorId="098C88EC">
          <v:shape id="_x0000_i1027" type="#_x0000_t75" style="width:425.1pt;height:35.1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7" DrawAspect="Content" ObjectID="_1692289066" r:id="rId16"/>
        </w:object>
      </w:r>
    </w:p>
    <w:p w14:paraId="45D601A5" w14:textId="77777777" w:rsidR="006F17EE" w:rsidRDefault="006F17EE" w:rsidP="009F37EA"/>
    <w:p w14:paraId="3E09E564" w14:textId="77777777" w:rsidR="00B01591" w:rsidRDefault="00B01591" w:rsidP="009F37EA"/>
    <w:p w14:paraId="1CB20DFD" w14:textId="77777777" w:rsidR="006F17EE"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77777777" w:rsidR="007E4D18" w:rsidRDefault="007E4D18" w:rsidP="006F17EE">
      <w:r>
        <w:object w:dxaOrig="8504" w:dyaOrig="740" w14:anchorId="6F6D753D">
          <v:shape id="_x0000_i1028" type="#_x0000_t75" style="width:425.1pt;height:36.8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2289067"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1667698"/>
      <w:r>
        <w:t>Monitorización</w:t>
      </w:r>
      <w:bookmarkEnd w:id="16"/>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lastRenderedPageBreak/>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77777777" w:rsidR="007B4E55" w:rsidRDefault="00574BAE" w:rsidP="00574BAE">
      <w:pPr>
        <w:pStyle w:val="Descripcin"/>
        <w:jc w:val="center"/>
      </w:pPr>
      <w:bookmarkStart w:id="17"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Kubernetes </w:t>
      </w:r>
      <w:proofErr w:type="spellStart"/>
      <w:r>
        <w:t>Dashboard</w:t>
      </w:r>
      <w:bookmarkEnd w:id="17"/>
      <w:proofErr w:type="spellEnd"/>
    </w:p>
    <w:p w14:paraId="6F67FD27" w14:textId="77777777" w:rsidR="00F627D5" w:rsidRDefault="00F627D5" w:rsidP="00300BDB">
      <w:pPr>
        <w:pStyle w:val="Ttulo3"/>
      </w:pPr>
      <w:bookmarkStart w:id="18" w:name="_Toc81667699"/>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77777777" w:rsidR="009870F4" w:rsidRDefault="00B7253B" w:rsidP="009F37EA">
      <w:r>
        <w:object w:dxaOrig="8504" w:dyaOrig="2072" w14:anchorId="4ABB0EC7">
          <v:shape id="_x0000_i1029" type="#_x0000_t75" style="width:425.1pt;height:103.7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029" DrawAspect="Content" ObjectID="_1692289068" r:id="rId21"/>
        </w:object>
      </w:r>
    </w:p>
    <w:p w14:paraId="293D0118" w14:textId="77777777" w:rsidR="00300BDB" w:rsidRDefault="00300BDB" w:rsidP="00300BDB"/>
    <w:p w14:paraId="245FCD16" w14:textId="77777777" w:rsidR="00F627D5" w:rsidRDefault="00F627D5" w:rsidP="00F627D5">
      <w:pPr>
        <w:pStyle w:val="Ttulo3"/>
      </w:pPr>
      <w:bookmarkStart w:id="20" w:name="_Toc81667700"/>
      <w:r>
        <w:lastRenderedPageBreak/>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77777777" w:rsidR="00CC49A5" w:rsidRDefault="00227D42" w:rsidP="002B70CC">
      <w:r>
        <w:object w:dxaOrig="8504" w:dyaOrig="2965" w14:anchorId="0532D11F">
          <v:shape id="_x0000_i1030" type="#_x0000_t75" style="width:425.1pt;height:148.05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OpenDocumentText.12" ShapeID="_x0000_i1030" DrawAspect="Content" ObjectID="_1692289069" r:id="rId23"/>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223619AF" w14:textId="77777777" w:rsidR="001607D0" w:rsidRDefault="004E57B8" w:rsidP="00BF3E93">
      <w:pPr>
        <w:pStyle w:val="Ttulo2"/>
      </w:pPr>
      <w:bookmarkStart w:id="22" w:name="_Toc81667701"/>
      <w:r>
        <w:lastRenderedPageBreak/>
        <w:t xml:space="preserve">¿Qué es el Aprendizaje </w:t>
      </w:r>
      <w:r w:rsidR="001A1E4E">
        <w:t xml:space="preserve">por </w:t>
      </w:r>
      <w:r>
        <w:t>Ref</w:t>
      </w:r>
      <w:r w:rsidR="001A1E4E">
        <w:t>uerzo</w:t>
      </w:r>
      <w:r>
        <w:t>?</w:t>
      </w:r>
      <w:bookmarkEnd w:id="22"/>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3"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758F40F2" w14:textId="77777777"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13BB6F5D" w14:textId="77777777" w:rsidR="001607D0" w:rsidRDefault="004E57B8" w:rsidP="008E428B">
      <w:pPr>
        <w:pStyle w:val="Ttulo3"/>
      </w:pPr>
      <w:bookmarkStart w:id="24" w:name="_Toc81667702"/>
      <w:r>
        <w:t>Q-Learning</w:t>
      </w:r>
      <w:bookmarkEnd w:id="24"/>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5"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5"/>
    </w:p>
    <w:p w14:paraId="77FA966E" w14:textId="77777777" w:rsidR="001607D0" w:rsidRPr="00500B6C" w:rsidRDefault="00500B6C" w:rsidP="00500B6C">
      <w:pPr>
        <w:pStyle w:val="Ttulo4"/>
      </w:pPr>
      <w:r w:rsidRPr="00500B6C">
        <w:lastRenderedPageBreak/>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r w:rsidR="009E7255" w:rsidRPr="009E7255">
        <w:rPr>
          <w:i/>
          <w:iCs/>
        </w:rPr>
        <w:t>s,a</w:t>
      </w:r>
      <w:proofErr w:type="spell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916F7C"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55F4DE05" w:rsidR="00E17FA1" w:rsidRDefault="00E17FA1" w:rsidP="00E17FA1">
      <w:pPr>
        <w:pStyle w:val="Ttulo4"/>
      </w:pPr>
      <w:r>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916F7C"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r w:rsidR="00E904C9" w:rsidRPr="00E904C9">
        <w:rPr>
          <w:i/>
          <w:iCs/>
        </w:rPr>
        <w:t>s,a</w:t>
      </w:r>
      <w:proofErr w:type="spell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916F7C"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6" w:name="_Toc81667703"/>
      <w:r>
        <w:t>Deep Q</w:t>
      </w:r>
      <w:r w:rsidR="002E38F9">
        <w:t xml:space="preserve"> Network</w:t>
      </w:r>
      <w:r w:rsidR="00076CEB">
        <w:t xml:space="preserve"> (DQN)</w:t>
      </w:r>
      <w:bookmarkEnd w:id="26"/>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7"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7"/>
    </w:p>
    <w:p w14:paraId="7A953BDA" w14:textId="77777777" w:rsidR="00C83885" w:rsidRPr="00C83885" w:rsidRDefault="00C83885" w:rsidP="00C83885"/>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3356A6CD"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7777777" w:rsidR="00474815" w:rsidRPr="00474815" w:rsidRDefault="00916F7C"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5485095" w14:textId="54C1327F" w:rsidR="001607D0" w:rsidRPr="00533655" w:rsidRDefault="001607D0">
      <w:pPr>
        <w:spacing w:before="240"/>
        <w:rPr>
          <w:bCs/>
          <w:u w:val="single"/>
        </w:rPr>
      </w:pPr>
    </w:p>
    <w:p w14:paraId="22485B91" w14:textId="77777777" w:rsidR="00D712E3" w:rsidRPr="00D712E3" w:rsidRDefault="00D712E3">
      <w:pPr>
        <w:spacing w:before="240"/>
        <w:rPr>
          <w:bCs/>
        </w:rPr>
      </w:pPr>
    </w:p>
    <w:p w14:paraId="4CED91AE" w14:textId="0A108819" w:rsidR="001607D0" w:rsidRDefault="00B23033" w:rsidP="00B23033">
      <w:pPr>
        <w:pStyle w:val="Ttulo2"/>
      </w:pPr>
      <w:bookmarkStart w:id="28" w:name="_Toc81667704"/>
      <w:r>
        <w:lastRenderedPageBreak/>
        <w:t>Implementación</w:t>
      </w:r>
      <w:bookmarkEnd w:id="28"/>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916F7C" w:rsidP="00667FBF">
      <w:hyperlink r:id="rId27"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9" w:name="_Toc81667705"/>
      <w:r>
        <w:t>En</w:t>
      </w:r>
      <w:r w:rsidR="00667FBF">
        <w:t>torno</w:t>
      </w:r>
      <w:bookmarkEnd w:id="29"/>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entrenamiento pero es un parámetro que podrá ser modificado por configuración. Por tanto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0" w:name="_MON_1691854905"/>
    <w:bookmarkEnd w:id="30"/>
    <w:p w14:paraId="76CBFC14" w14:textId="596B118C" w:rsidR="00E476E1" w:rsidRDefault="00E476E1" w:rsidP="001C3150">
      <w:r>
        <w:object w:dxaOrig="8504" w:dyaOrig="7843" w14:anchorId="280F57E1">
          <v:shape id="_x0000_i1031" type="#_x0000_t75" style="width:425.1pt;height:392.2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1031" DrawAspect="Content" ObjectID="_1692289070" r:id="rId30"/>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31" w:name="_MON_1691855735"/>
    <w:bookmarkEnd w:id="31"/>
    <w:p w14:paraId="34CBEF46" w14:textId="5038BC7C" w:rsidR="001F1DEB" w:rsidRDefault="001F1DEB" w:rsidP="001C3150">
      <w:r>
        <w:object w:dxaOrig="8504" w:dyaOrig="1455" w14:anchorId="4FE19964">
          <v:shape id="_x0000_i1032" type="#_x0000_t75" style="width:425.1pt;height:72.6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Word.OpenDocumentText.12" ShapeID="_x0000_i1032" DrawAspect="Content" ObjectID="_1692289071" r:id="rId32"/>
        </w:object>
      </w:r>
    </w:p>
    <w:p w14:paraId="708A30A7" w14:textId="00796C89" w:rsidR="001F1DEB" w:rsidRDefault="001F1DEB" w:rsidP="001C3150"/>
    <w:p w14:paraId="2FA292B0" w14:textId="1A8A369C" w:rsidR="00DE63DC" w:rsidRDefault="00DE63DC" w:rsidP="001C3150"/>
    <w:p w14:paraId="435DC747" w14:textId="51789CDD" w:rsidR="00D542CA" w:rsidRDefault="00D542CA" w:rsidP="001C3150">
      <w:r>
        <w:t xml:space="preserve">Tal y cómo se puede observar en el código hemos solicitado al API la información de los Pods levantados en el “namespace” denominado “php-apache”. A continuación para cada Pod leemos los parámetros de uso de CPU y Memoria y, finalmente, construimos el vector estado con los datos del número total de Pods y el uso de CPU de cada uno de ellos en milicores (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2" w:name="_MON_1691855345"/>
    <w:bookmarkEnd w:id="32"/>
    <w:p w14:paraId="6D14565D" w14:textId="04699564" w:rsidR="001F1DEB" w:rsidRPr="001F1DEB" w:rsidRDefault="002C756E" w:rsidP="00BB4F16">
      <w:pPr>
        <w:spacing w:before="240"/>
        <w:rPr>
          <w:u w:val="single"/>
        </w:rPr>
      </w:pPr>
      <w:r>
        <w:object w:dxaOrig="8504" w:dyaOrig="3554" w14:anchorId="6A2CD2AE">
          <v:shape id="_x0000_i1033" type="#_x0000_t75" style="width:425.1pt;height:178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1033" DrawAspect="Content" ObjectID="_1692289072" r:id="rId34"/>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3" w:name="_MON_1691856414"/>
    <w:bookmarkEnd w:id="33"/>
    <w:p w14:paraId="57351F0D" w14:textId="09C925F2" w:rsidR="002F0A24" w:rsidRDefault="002F0A24" w:rsidP="002F0A24">
      <w:r>
        <w:object w:dxaOrig="8504" w:dyaOrig="2089" w14:anchorId="46DD3FB6">
          <v:shape id="_x0000_i1034" type="#_x0000_t75" style="width:425.1pt;height:104.25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34" DrawAspect="Content" ObjectID="_1692289073" r:id="rId36"/>
        </w:object>
      </w:r>
    </w:p>
    <w:p w14:paraId="04C16087" w14:textId="09A0C395" w:rsidR="002F0A24" w:rsidRDefault="002F0A24" w:rsidP="002F0A24"/>
    <w:p w14:paraId="777BE8DE" w14:textId="27352EC5" w:rsidR="002F0A24" w:rsidRDefault="002F0A24" w:rsidP="002F0A24">
      <w:r>
        <w:lastRenderedPageBreak/>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10FB6749"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 xml:space="preserve">un uso intensivo de CPU, un uso medio o un uso bajo. Dado que </w:t>
      </w:r>
      <w:r w:rsidR="00470410">
        <w:t>en el fichero de despliegue hemos indicado que los pods tendrán un límite de uso de 500 milicores</w:t>
      </w:r>
      <w:r w:rsidR="00E37C68">
        <w:t xml:space="preserve"> </w:t>
      </w:r>
      <w:r w:rsidR="00470410">
        <w:t xml:space="preserve">o </w:t>
      </w:r>
      <w:r w:rsidR="00E37C68">
        <w:t>0,5 CPU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280F1D1D" w14:textId="26748D1C" w:rsidR="00E37C68" w:rsidRDefault="00E37C68" w:rsidP="002C756E"/>
    <w:bookmarkStart w:id="34" w:name="_MON_1691857756"/>
    <w:bookmarkEnd w:id="34"/>
    <w:p w14:paraId="60563D5E" w14:textId="33F8D152" w:rsidR="00E37C68" w:rsidRDefault="00D64F93" w:rsidP="002C756E">
      <w:r>
        <w:object w:dxaOrig="8504" w:dyaOrig="2618" w14:anchorId="320FC138">
          <v:shape id="_x0000_i1035" type="#_x0000_t75" style="width:425.1pt;height:125.55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35" DrawAspect="Content" ObjectID="_1692289074" r:id="rId38"/>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5" w:name="_MON_1691858190"/>
    <w:bookmarkEnd w:id="35"/>
    <w:p w14:paraId="6BC7DA6E" w14:textId="0223691A" w:rsidR="00A3770C" w:rsidRDefault="00B0130F" w:rsidP="002C756E">
      <w:r>
        <w:object w:dxaOrig="8504" w:dyaOrig="5501" w14:anchorId="050B630B">
          <v:shape id="_x0000_i1036" type="#_x0000_t75" style="width:425.1pt;height:275.35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36" DrawAspect="Content" ObjectID="_1692289075" r:id="rId40"/>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6" w:name="_MON_1691858295"/>
    <w:bookmarkEnd w:id="36"/>
    <w:p w14:paraId="3FB4EFC5" w14:textId="45256EE5" w:rsidR="00A3770C" w:rsidRDefault="00B0130F" w:rsidP="00A3770C">
      <w:r>
        <w:object w:dxaOrig="8504" w:dyaOrig="5295" w14:anchorId="2556BA22">
          <v:shape id="_x0000_i1037" type="#_x0000_t75" style="width:425.1pt;height:264.95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37" DrawAspect="Content" ObjectID="_1692289076" r:id="rId42"/>
        </w:object>
      </w:r>
    </w:p>
    <w:p w14:paraId="7CDABCBD" w14:textId="77777777" w:rsidR="001607D0" w:rsidRDefault="004E57B8" w:rsidP="00BB4F16">
      <w:pPr>
        <w:pStyle w:val="Ttulo3"/>
      </w:pPr>
      <w:bookmarkStart w:id="37" w:name="_Toc81667706"/>
      <w:r>
        <w:lastRenderedPageBreak/>
        <w:t>Agente</w:t>
      </w:r>
      <w:bookmarkEnd w:id="37"/>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38" w:name="_MON_1692259273"/>
    <w:bookmarkEnd w:id="38"/>
    <w:p w14:paraId="4F52CC77" w14:textId="49DCBD78" w:rsidR="00FE7FB6" w:rsidRDefault="00FE7FB6">
      <w:pPr>
        <w:spacing w:before="240"/>
        <w:rPr>
          <w:rFonts w:eastAsia="Times New Roman"/>
        </w:rPr>
      </w:pPr>
      <w:r>
        <w:rPr>
          <w:rFonts w:eastAsia="Times New Roman"/>
        </w:rPr>
        <w:object w:dxaOrig="8504" w:dyaOrig="8036" w14:anchorId="0AA72F6C">
          <v:shape id="_x0000_i1038" type="#_x0000_t75" style="width:425.1pt;height:402.05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38" DrawAspect="Content" ObjectID="_1692289077" r:id="rId44"/>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w:t>
      </w:r>
      <w:proofErr w:type="spellStart"/>
      <w:r w:rsidR="003A5DFE">
        <w:t>Keras</w:t>
      </w:r>
      <w:proofErr w:type="spellEnd"/>
      <w:r w:rsidR="003A5DFE">
        <w:t xml:space="preserve"> de </w:t>
      </w:r>
      <w:proofErr w:type="spellStart"/>
      <w:r>
        <w:t>Tensorflow</w:t>
      </w:r>
      <w:proofErr w:type="spellEnd"/>
      <w:r>
        <w:t xml:space="preserve"> para darle forma y lo hacemos mediante el método:</w:t>
      </w:r>
    </w:p>
    <w:bookmarkStart w:id="39" w:name="_MON_1692261191"/>
    <w:bookmarkEnd w:id="39"/>
    <w:p w14:paraId="5B041C58" w14:textId="4EC3C0AC" w:rsidR="00D23523" w:rsidRDefault="003A5DFE">
      <w:pPr>
        <w:spacing w:before="240"/>
        <w:rPr>
          <w:rFonts w:eastAsia="Times New Roman"/>
        </w:rPr>
      </w:pPr>
      <w:r>
        <w:rPr>
          <w:rFonts w:eastAsia="Times New Roman"/>
        </w:rPr>
        <w:object w:dxaOrig="8504" w:dyaOrig="3858" w14:anchorId="5AC925B1">
          <v:shape id="_x0000_i1039" type="#_x0000_t75" style="width:425.1pt;height:192.9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39" DrawAspect="Content" ObjectID="_1692289078" r:id="rId46"/>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 xml:space="preserve">lment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0" w:name="_MON_1692263319"/>
    <w:bookmarkEnd w:id="40"/>
    <w:p w14:paraId="0B0F03F0" w14:textId="497A4BDA" w:rsidR="00A4408E" w:rsidRDefault="00A4408E" w:rsidP="00B45399">
      <w:r>
        <w:object w:dxaOrig="8504" w:dyaOrig="1349" w14:anchorId="3D739C2D">
          <v:shape id="_x0000_i1040" type="#_x0000_t75" style="width:425.1pt;height:72.6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40" DrawAspect="Content" ObjectID="_1692289079" r:id="rId48"/>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1" w:name="_MON_1692263853"/>
    <w:bookmarkEnd w:id="41"/>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41" type="#_x0000_t75" style="width:425.1pt;height:326.6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41" DrawAspect="Content" ObjectID="_1692289080" r:id="rId50"/>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916F7C"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2" w:name="_MON_1692266355"/>
    <w:bookmarkEnd w:id="42"/>
    <w:p w14:paraId="420DB7A9" w14:textId="62262BFA" w:rsidR="002752B2" w:rsidRDefault="00014B11" w:rsidP="00B83C02">
      <w:r>
        <w:object w:dxaOrig="8504" w:dyaOrig="1799" w14:anchorId="5BA1B7AE">
          <v:shape id="_x0000_i1042" type="#_x0000_t75" style="width:425.1pt;height:89.8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42" DrawAspect="Content" ObjectID="_1692289081" r:id="rId53"/>
        </w:object>
      </w:r>
    </w:p>
    <w:p w14:paraId="6D72017D" w14:textId="7FB2D68F" w:rsidR="00B71AC0" w:rsidRDefault="00B71AC0" w:rsidP="00B83C02"/>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43" w:name="_MON_1692266901"/>
    <w:bookmarkEnd w:id="43"/>
    <w:p w14:paraId="703C0A5B" w14:textId="5FA7AE38" w:rsidR="006643FC" w:rsidRDefault="008A11F4" w:rsidP="00B83C02">
      <w:r>
        <w:object w:dxaOrig="8504" w:dyaOrig="3598" w14:anchorId="47AEB547">
          <v:shape id="_x0000_i1043" type="#_x0000_t75" style="width:425.1pt;height:179.7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43" DrawAspect="Content" ObjectID="_1692289082" r:id="rId55"/>
        </w:object>
      </w:r>
    </w:p>
    <w:p w14:paraId="45C8773A" w14:textId="77777777" w:rsidR="006643FC" w:rsidRDefault="006643FC" w:rsidP="00B83C02"/>
    <w:p w14:paraId="063F9A6D" w14:textId="1A4309E3" w:rsidR="00CF4857" w:rsidRDefault="008A11F4" w:rsidP="00B83C02">
      <w:r>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44" w:name="_Toc81667707"/>
      <w:r>
        <w:t>Entrenamiento</w:t>
      </w:r>
      <w:bookmarkEnd w:id="44"/>
    </w:p>
    <w:p w14:paraId="55DF76E2" w14:textId="4A2E38FD" w:rsidR="00DA4FAD" w:rsidRDefault="00204DAF" w:rsidP="006039FF">
      <w:r>
        <w:t xml:space="preserve">Para realizar el entrenamiento del agente configuraremos el sistema para hacerlo funcionar durante un cierto </w:t>
      </w:r>
      <w:proofErr w:type="spellStart"/>
      <w:r>
        <w:t>numero</w:t>
      </w:r>
      <w:proofErr w:type="spellEnd"/>
      <w:r>
        <w:t xml:space="preserve">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45" w:name="_MON_1692285504"/>
    <w:bookmarkEnd w:id="45"/>
    <w:p w14:paraId="5B9D07F2" w14:textId="2BA25E1A" w:rsidR="00DA4FAD" w:rsidRDefault="00C20584" w:rsidP="006039FF">
      <w:r>
        <w:object w:dxaOrig="8504" w:dyaOrig="291" w14:anchorId="205BD7EA">
          <v:shape id="_x0000_i1044" type="#_x0000_t75" style="width:425.1pt;height:14.4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44" DrawAspect="Content" ObjectID="_1692289083" r:id="rId57"/>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46" w:name="_MON_1692281143"/>
    <w:bookmarkEnd w:id="46"/>
    <w:p w14:paraId="09395CDB" w14:textId="4BE45BE1" w:rsidR="00DA4FAD" w:rsidRDefault="00DA4FAD" w:rsidP="006039FF">
      <w:r>
        <w:object w:dxaOrig="8504" w:dyaOrig="2789" w14:anchorId="37F67131">
          <v:shape id="_x0000_i1045" type="#_x0000_t75" style="width:425.1pt;height:146.9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5" DrawAspect="Content" ObjectID="_1692289084" r:id="rId59"/>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47" w:name="_MON_1692281412"/>
    <w:bookmarkEnd w:id="47"/>
    <w:p w14:paraId="3D0D7E32" w14:textId="75EDAF1F" w:rsidR="005B37B1" w:rsidRDefault="00315D6B" w:rsidP="006039FF">
      <w:r>
        <w:object w:dxaOrig="8504" w:dyaOrig="8440" w14:anchorId="563C6D7A">
          <v:shape id="_x0000_i1046" type="#_x0000_t75" style="width:425.1pt;height:422.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46" DrawAspect="Content" ObjectID="_1692289085" r:id="rId61"/>
        </w:object>
      </w:r>
    </w:p>
    <w:p w14:paraId="69F8ECC8" w14:textId="717BCCC5" w:rsidR="006039FF" w:rsidRDefault="006039FF" w:rsidP="006039FF"/>
    <w:p w14:paraId="356B86F2" w14:textId="3EA8378E" w:rsidR="00315D6B" w:rsidRDefault="00315D6B" w:rsidP="006039FF">
      <w:r>
        <w:lastRenderedPageBreak/>
        <w:t>Se actualiza la 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bookmarkStart w:id="48" w:name="_MON_1692282353"/>
    <w:bookmarkEnd w:id="48"/>
    <w:p w14:paraId="2880DF0A" w14:textId="30966604" w:rsidR="00156E65" w:rsidRDefault="00156E65" w:rsidP="006039FF">
      <w:r>
        <w:object w:dxaOrig="8504" w:dyaOrig="1349" w14:anchorId="784EFE2A">
          <v:shape id="_x0000_i1047" type="#_x0000_t75" style="width:425.1pt;height:72.6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47" DrawAspect="Content" ObjectID="_1692289086" r:id="rId63"/>
        </w:objec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49" w:name="_MON_1692283190"/>
    <w:bookmarkEnd w:id="49"/>
    <w:p w14:paraId="01E900E0" w14:textId="32A4BFED" w:rsidR="008462B2" w:rsidRDefault="00133C96" w:rsidP="006039FF">
      <w:r>
        <w:object w:dxaOrig="8504" w:dyaOrig="696" w14:anchorId="5139362B">
          <v:shape id="_x0000_i1048" type="#_x0000_t75" style="width:425.1pt;height:35.1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48" DrawAspect="Content" ObjectID="_1692289087" r:id="rId65"/>
        </w:object>
      </w:r>
    </w:p>
    <w:p w14:paraId="482BCAF0" w14:textId="53153E0A" w:rsidR="00133C96" w:rsidRDefault="00133C96" w:rsidP="006039FF"/>
    <w:p w14:paraId="70F9F234" w14:textId="38C79FEA" w:rsidR="00133C96" w:rsidRDefault="00133C96" w:rsidP="006039FF">
      <w:r>
        <w:t>Para crear un pod sencillo a partir de la imagen “</w:t>
      </w:r>
      <w:proofErr w:type="spellStart"/>
      <w:r>
        <w:t>busybox</w:t>
      </w:r>
      <w:proofErr w:type="spellEnd"/>
      <w:r>
        <w:t>”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0" w:name="_MON_1692283810"/>
    <w:bookmarkEnd w:id="50"/>
    <w:p w14:paraId="090FA7A3" w14:textId="0330A57B" w:rsidR="00133C96" w:rsidRDefault="0016620E" w:rsidP="006039FF">
      <w:r>
        <w:object w:dxaOrig="8504" w:dyaOrig="706" w14:anchorId="12C2AB57">
          <v:shape id="_x0000_i1049" type="#_x0000_t75" style="width:425.1pt;height:35.1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49" DrawAspect="Content" ObjectID="_1692289088" r:id="rId67"/>
        </w:object>
      </w:r>
    </w:p>
    <w:p w14:paraId="570E2215" w14:textId="184BF8EE" w:rsidR="00133C96" w:rsidRDefault="00133C96" w:rsidP="006039FF"/>
    <w:p w14:paraId="40148633" w14:textId="4E095A7E"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68"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diferente frecuencia en función del minuto en el que se encuentre la hora del sistema, siendo esta frecuencia mucho mayor durante los primeros minutos </w:t>
      </w:r>
      <w:r w:rsidR="005520F0">
        <w:t>y más lenta según avanzamos en la hora.</w:t>
      </w:r>
      <w:r w:rsidR="000070D2">
        <w:t xml:space="preserve"> Por cada llamada efectuada se verá un “OK” en la consola:</w:t>
      </w:r>
    </w:p>
    <w:p w14:paraId="57E1733B" w14:textId="7F0E8801" w:rsidR="000070D2" w:rsidRDefault="000070D2" w:rsidP="006039FF"/>
    <w:p w14:paraId="6B848BF1" w14:textId="7F625559" w:rsidR="000070D2" w:rsidRDefault="000070D2" w:rsidP="006039FF">
      <w:r>
        <w:rPr>
          <w:noProof/>
        </w:rPr>
        <w:lastRenderedPageBreak/>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1" w:name="_Toc81667708"/>
      <w:r>
        <w:t>Ejecución</w:t>
      </w:r>
      <w:bookmarkEnd w:id="51"/>
    </w:p>
    <w:p w14:paraId="7CCCD3A6" w14:textId="66F8BFC2"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elementos inherentes al entrenamiento</w:t>
      </w:r>
      <w:r w:rsidR="00BE268F">
        <w:t>, cargando al inicio el modelo con los parámetros que se generaron durante el mismo:</w:t>
      </w:r>
    </w:p>
    <w:bookmarkStart w:id="52" w:name="_MON_1692286989"/>
    <w:bookmarkEnd w:id="52"/>
    <w:p w14:paraId="6FE15981" w14:textId="5A8BC89F" w:rsidR="00BE268F" w:rsidRDefault="00BE268F">
      <w:pPr>
        <w:spacing w:before="240" w:after="240"/>
      </w:pPr>
      <w:r>
        <w:object w:dxaOrig="8504" w:dyaOrig="4628" w14:anchorId="725F3403">
          <v:shape id="_x0000_i1050" type="#_x0000_t75" style="width:425.1pt;height:231.5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50" DrawAspect="Content" ObjectID="_1692289089" r:id="rId71"/>
        </w:object>
      </w:r>
    </w:p>
    <w:p w14:paraId="5D21E1C0" w14:textId="37CC65DF"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53" w:name="_MON_1692287463"/>
    <w:bookmarkEnd w:id="53"/>
    <w:p w14:paraId="0780002C" w14:textId="409FDC1C" w:rsidR="00E17496" w:rsidRDefault="0063256F">
      <w:pPr>
        <w:spacing w:before="240" w:after="240"/>
      </w:pPr>
      <w:r>
        <w:object w:dxaOrig="8504" w:dyaOrig="3125" w14:anchorId="4DAE4DBE">
          <v:shape id="_x0000_i1051" type="#_x0000_t75" style="width:425.1pt;height:149.2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51" DrawAspect="Content" ObjectID="_1692289090" r:id="rId73"/>
        </w:object>
      </w:r>
    </w:p>
    <w:p w14:paraId="695E5F35" w14:textId="003093DD" w:rsidR="00E17496" w:rsidRDefault="0063256F">
      <w:pPr>
        <w:spacing w:before="240" w:after="240"/>
      </w:pPr>
      <w:r>
        <w:t>Tras cada acción se hará una espera (en el ejemplo de 30 segundos) hasta la siguiente lectura del estado y posterior acción</w:t>
      </w:r>
      <w:r w:rsidR="00517D2C">
        <w:t xml:space="preserve"> para dar tiempo a Kubernetes a completar el estado indicado cómo deseado en el paso previo.</w:t>
      </w:r>
    </w:p>
    <w:p w14:paraId="58E09238" w14:textId="77777777" w:rsidR="001607D0" w:rsidRPr="00B23033" w:rsidRDefault="001607D0">
      <w:pPr>
        <w:spacing w:before="240" w:after="240"/>
      </w:pPr>
    </w:p>
    <w:p w14:paraId="3A56658E" w14:textId="77777777" w:rsidR="001607D0" w:rsidRDefault="004E57B8" w:rsidP="008E428B">
      <w:pPr>
        <w:pStyle w:val="Ttulo2"/>
      </w:pPr>
      <w:bookmarkStart w:id="54" w:name="_Toc81667709"/>
      <w:r>
        <w:lastRenderedPageBreak/>
        <w:t>Resultados</w:t>
      </w:r>
      <w:bookmarkEnd w:id="54"/>
    </w:p>
    <w:p w14:paraId="1F82D20D" w14:textId="77777777" w:rsidR="001607D0" w:rsidRDefault="004E57B8">
      <w:pPr>
        <w:spacing w:before="240" w:after="240"/>
      </w:pPr>
      <w:r>
        <w:t xml:space="preserve"> </w:t>
      </w:r>
    </w:p>
    <w:p w14:paraId="78C111EA" w14:textId="77777777" w:rsidR="001607D0" w:rsidRDefault="004E57B8">
      <w:pPr>
        <w:spacing w:before="240" w:after="240"/>
      </w:pPr>
      <w:r>
        <w:t xml:space="preserve"> </w:t>
      </w:r>
    </w:p>
    <w:p w14:paraId="21D92C01" w14:textId="77777777" w:rsidR="001607D0" w:rsidRDefault="004E57B8">
      <w:pPr>
        <w:spacing w:before="240" w:after="240"/>
      </w:pPr>
      <w:r>
        <w:t xml:space="preserve"> </w:t>
      </w:r>
    </w:p>
    <w:p w14:paraId="2379EEB8" w14:textId="77777777" w:rsidR="001607D0" w:rsidRPr="0046638D" w:rsidRDefault="004E57B8">
      <w:pPr>
        <w:spacing w:before="240" w:after="240"/>
        <w:rPr>
          <w:u w:val="single"/>
        </w:rPr>
      </w:pPr>
      <w:r>
        <w:t xml:space="preserve"> </w:t>
      </w:r>
    </w:p>
    <w:p w14:paraId="17C7BFD8" w14:textId="77777777" w:rsidR="001607D0" w:rsidRDefault="004E57B8" w:rsidP="008E428B">
      <w:pPr>
        <w:pStyle w:val="Ttulo2"/>
      </w:pPr>
      <w:bookmarkStart w:id="55" w:name="_Toc81667710"/>
      <w:r>
        <w:lastRenderedPageBreak/>
        <w:t>Conclusiones</w:t>
      </w:r>
      <w:bookmarkEnd w:id="55"/>
    </w:p>
    <w:p w14:paraId="65178161" w14:textId="77777777" w:rsidR="00B75DC7" w:rsidRDefault="00B75DC7" w:rsidP="00B75DC7"/>
    <w:p w14:paraId="51CB641E" w14:textId="77777777" w:rsidR="001607D0" w:rsidRDefault="001607D0">
      <w:pPr>
        <w:rPr>
          <w:b/>
        </w:rPr>
      </w:pPr>
    </w:p>
    <w:p w14:paraId="02CCB2BC" w14:textId="77777777" w:rsidR="00B75DC7" w:rsidRDefault="00B75DC7" w:rsidP="00B75DC7">
      <w:pPr>
        <w:pStyle w:val="Ttulo2"/>
      </w:pPr>
      <w:bookmarkStart w:id="56" w:name="_Toc81667711"/>
      <w:r>
        <w:lastRenderedPageBreak/>
        <w:t>Bibliografía</w:t>
      </w:r>
      <w:bookmarkEnd w:id="56"/>
    </w:p>
    <w:p w14:paraId="01F195FD"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2C13CD86"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0EC06A8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60489F8A"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5D1D6A53"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57" w:name="_Toc81667712"/>
      <w:r>
        <w:lastRenderedPageBreak/>
        <w:t xml:space="preserve">Otros </w:t>
      </w:r>
      <w:r w:rsidR="00594526">
        <w:t>Recursos</w:t>
      </w:r>
      <w:bookmarkEnd w:id="57"/>
    </w:p>
    <w:p w14:paraId="63DFDC64" w14:textId="77777777" w:rsidR="000128F1" w:rsidRDefault="000128F1" w:rsidP="000128F1">
      <w:pPr>
        <w:pStyle w:val="Ttulo3"/>
      </w:pPr>
      <w:bookmarkStart w:id="58" w:name="_Toc81667713"/>
      <w:r>
        <w:t>Repositorio de Código</w:t>
      </w:r>
      <w:bookmarkEnd w:id="58"/>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916F7C" w:rsidP="000128F1">
      <w:hyperlink r:id="rId74" w:history="1">
        <w:r w:rsidR="000128F1" w:rsidRPr="00B75DC7">
          <w:rPr>
            <w:rStyle w:val="Hipervnculo"/>
          </w:rPr>
          <w:t>https://github.com/mlalandag/HPAwDRL</w:t>
        </w:r>
      </w:hyperlink>
    </w:p>
    <w:p w14:paraId="3E68F032" w14:textId="77777777" w:rsidR="00594526" w:rsidRDefault="00E37CB4" w:rsidP="00E37CB4">
      <w:pPr>
        <w:pStyle w:val="Ttulo3"/>
      </w:pPr>
      <w:bookmarkStart w:id="59" w:name="_Toc81667714"/>
      <w:r>
        <w:t>Cliente Python de Kubernetes</w:t>
      </w:r>
      <w:bookmarkEnd w:id="59"/>
    </w:p>
    <w:p w14:paraId="5AD37C2A" w14:textId="77777777" w:rsidR="00E37CB4" w:rsidRPr="005F69FE" w:rsidRDefault="00E37CB4" w:rsidP="00B75DC7"/>
    <w:p w14:paraId="7E4F3477" w14:textId="77777777" w:rsidR="00594526" w:rsidRDefault="00916F7C" w:rsidP="00594526">
      <w:hyperlink r:id="rId75" w:history="1">
        <w:r w:rsidR="00594526" w:rsidRPr="00AC3255">
          <w:rPr>
            <w:rStyle w:val="Hipervnculo"/>
          </w:rPr>
          <w:t>https://github.com/kubernetes-client/python</w:t>
        </w:r>
      </w:hyperlink>
    </w:p>
    <w:p w14:paraId="3F9CB7EF" w14:textId="77777777" w:rsidR="00E37CB4" w:rsidRDefault="00E37CB4" w:rsidP="00E37CB4">
      <w:pPr>
        <w:pStyle w:val="Ttulo3"/>
      </w:pPr>
      <w:bookmarkStart w:id="60" w:name="_Toc81667715"/>
      <w:proofErr w:type="spellStart"/>
      <w:r>
        <w:t>Indice</w:t>
      </w:r>
      <w:proofErr w:type="spellEnd"/>
      <w:r>
        <w:t xml:space="preserve"> de Figuras</w:t>
      </w:r>
      <w:bookmarkEnd w:id="60"/>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916F7C">
      <w:pPr>
        <w:pStyle w:val="Tabladeilustraciones"/>
        <w:tabs>
          <w:tab w:val="right" w:leader="dot" w:pos="9350"/>
        </w:tabs>
        <w:rPr>
          <w:rFonts w:asciiTheme="minorHAnsi" w:eastAsiaTheme="minorEastAsia" w:hAnsiTheme="minorHAnsi" w:cstheme="minorBidi"/>
          <w:noProof/>
        </w:rPr>
      </w:pPr>
      <w:hyperlink w:anchor="_Toc81236986" w:history="1">
        <w:r w:rsidR="007C1173" w:rsidRPr="00C93230">
          <w:rPr>
            <w:rStyle w:val="Hipervnculo"/>
            <w:noProof/>
          </w:rPr>
          <w:t xml:space="preserve">Ilustración 2: Arquitectura de Kubernetes </w:t>
        </w:r>
        <w:r w:rsidR="007C1173">
          <w:rPr>
            <w:noProof/>
            <w:webHidden/>
          </w:rPr>
          <w:tab/>
        </w:r>
        <w:r w:rsidR="007C1173">
          <w:rPr>
            <w:noProof/>
            <w:webHidden/>
          </w:rPr>
          <w:fldChar w:fldCharType="begin"/>
        </w:r>
        <w:r w:rsidR="007C1173">
          <w:rPr>
            <w:noProof/>
            <w:webHidden/>
          </w:rPr>
          <w:instrText xml:space="preserve"> PAGEREF _Toc81236986 \h </w:instrText>
        </w:r>
        <w:r w:rsidR="007C1173">
          <w:rPr>
            <w:noProof/>
            <w:webHidden/>
          </w:rPr>
        </w:r>
        <w:r w:rsidR="007C1173">
          <w:rPr>
            <w:noProof/>
            <w:webHidden/>
          </w:rPr>
          <w:fldChar w:fldCharType="separate"/>
        </w:r>
        <w:r w:rsidR="007C1173">
          <w:rPr>
            <w:noProof/>
            <w:webHidden/>
          </w:rPr>
          <w:t>5</w:t>
        </w:r>
        <w:r w:rsidR="007C1173">
          <w:rPr>
            <w:noProof/>
            <w:webHidden/>
          </w:rPr>
          <w:fldChar w:fldCharType="end"/>
        </w:r>
      </w:hyperlink>
    </w:p>
    <w:p w14:paraId="1BA265D3" w14:textId="43E66FC9" w:rsidR="007C1173" w:rsidRDefault="00916F7C">
      <w:pPr>
        <w:pStyle w:val="Tabladeilustraciones"/>
        <w:tabs>
          <w:tab w:val="right" w:leader="dot" w:pos="9350"/>
        </w:tabs>
        <w:rPr>
          <w:rFonts w:asciiTheme="minorHAnsi" w:eastAsiaTheme="minorEastAsia" w:hAnsiTheme="minorHAnsi" w:cstheme="minorBidi"/>
          <w:noProof/>
        </w:rPr>
      </w:pPr>
      <w:hyperlink w:anchor="_Toc81236987" w:history="1">
        <w:r w:rsidR="007C1173" w:rsidRPr="00C93230">
          <w:rPr>
            <w:rStyle w:val="Hipervnculo"/>
            <w:noProof/>
          </w:rPr>
          <w:t>Ilustración 3: Kubernetes Dashboard</w:t>
        </w:r>
        <w:r w:rsidR="007C1173">
          <w:rPr>
            <w:noProof/>
            <w:webHidden/>
          </w:rPr>
          <w:tab/>
        </w:r>
        <w:r w:rsidR="007C1173">
          <w:rPr>
            <w:noProof/>
            <w:webHidden/>
          </w:rPr>
          <w:fldChar w:fldCharType="begin"/>
        </w:r>
        <w:r w:rsidR="007C1173">
          <w:rPr>
            <w:noProof/>
            <w:webHidden/>
          </w:rPr>
          <w:instrText xml:space="preserve"> PAGEREF _Toc81236987 \h </w:instrText>
        </w:r>
        <w:r w:rsidR="007C1173">
          <w:rPr>
            <w:noProof/>
            <w:webHidden/>
          </w:rPr>
        </w:r>
        <w:r w:rsidR="007C1173">
          <w:rPr>
            <w:noProof/>
            <w:webHidden/>
          </w:rPr>
          <w:fldChar w:fldCharType="separate"/>
        </w:r>
        <w:r w:rsidR="007C1173">
          <w:rPr>
            <w:noProof/>
            <w:webHidden/>
          </w:rPr>
          <w:t>7</w:t>
        </w:r>
        <w:r w:rsidR="007C1173">
          <w:rPr>
            <w:noProof/>
            <w:webHidden/>
          </w:rPr>
          <w:fldChar w:fldCharType="end"/>
        </w:r>
      </w:hyperlink>
    </w:p>
    <w:p w14:paraId="40290394" w14:textId="3FAB995F" w:rsidR="007C1173" w:rsidRDefault="00916F7C">
      <w:pPr>
        <w:pStyle w:val="Tabladeilustraciones"/>
        <w:tabs>
          <w:tab w:val="right" w:leader="dot" w:pos="9350"/>
        </w:tabs>
        <w:rPr>
          <w:rFonts w:asciiTheme="minorHAnsi" w:eastAsiaTheme="minorEastAsia" w:hAnsiTheme="minorHAnsi" w:cstheme="minorBidi"/>
          <w:noProof/>
        </w:rPr>
      </w:pPr>
      <w:hyperlink w:anchor="_Toc81236988" w:history="1">
        <w:r w:rsidR="007C1173" w:rsidRPr="00C93230">
          <w:rPr>
            <w:rStyle w:val="Hipervnculo"/>
            <w:noProof/>
          </w:rPr>
          <w:t xml:space="preserve">Ilustración 4: Elementos de un sistema de aprendizaje por refuerzo </w:t>
        </w:r>
        <w:r w:rsidR="007C1173">
          <w:rPr>
            <w:noProof/>
            <w:webHidden/>
          </w:rPr>
          <w:tab/>
        </w:r>
        <w:r w:rsidR="007C1173">
          <w:rPr>
            <w:noProof/>
            <w:webHidden/>
          </w:rPr>
          <w:fldChar w:fldCharType="begin"/>
        </w:r>
        <w:r w:rsidR="007C1173">
          <w:rPr>
            <w:noProof/>
            <w:webHidden/>
          </w:rPr>
          <w:instrText xml:space="preserve"> PAGEREF _Toc81236988 \h </w:instrText>
        </w:r>
        <w:r w:rsidR="007C1173">
          <w:rPr>
            <w:noProof/>
            <w:webHidden/>
          </w:rPr>
        </w:r>
        <w:r w:rsidR="007C1173">
          <w:rPr>
            <w:noProof/>
            <w:webHidden/>
          </w:rPr>
          <w:fldChar w:fldCharType="separate"/>
        </w:r>
        <w:r w:rsidR="007C1173">
          <w:rPr>
            <w:noProof/>
            <w:webHidden/>
          </w:rPr>
          <w:t>9</w:t>
        </w:r>
        <w:r w:rsidR="007C1173">
          <w:rPr>
            <w:noProof/>
            <w:webHidden/>
          </w:rPr>
          <w:fldChar w:fldCharType="end"/>
        </w:r>
      </w:hyperlink>
    </w:p>
    <w:p w14:paraId="007B19E3" w14:textId="73B51FA4" w:rsidR="007C1173" w:rsidRDefault="00916F7C">
      <w:pPr>
        <w:pStyle w:val="Tabladeilustraciones"/>
        <w:tabs>
          <w:tab w:val="right" w:leader="dot" w:pos="9350"/>
        </w:tabs>
        <w:rPr>
          <w:rFonts w:asciiTheme="minorHAnsi" w:eastAsiaTheme="minorEastAsia" w:hAnsiTheme="minorHAnsi" w:cstheme="minorBidi"/>
          <w:noProof/>
        </w:rPr>
      </w:pPr>
      <w:hyperlink w:anchor="_Toc81236989" w:history="1">
        <w:r w:rsidR="007C1173" w:rsidRPr="00C93230">
          <w:rPr>
            <w:rStyle w:val="Hipervnculo"/>
            <w:noProof/>
          </w:rPr>
          <w:t>Ilustración 5: Algoritmo Q-Learning</w:t>
        </w:r>
        <w:r w:rsidR="007C1173" w:rsidRPr="00C93230">
          <w:rPr>
            <w:rStyle w:val="Hipervnculo"/>
            <w:bCs/>
            <w:noProof/>
          </w:rPr>
          <w:t xml:space="preserve">  </w:t>
        </w:r>
        <w:r w:rsidR="007C1173">
          <w:rPr>
            <w:noProof/>
            <w:webHidden/>
          </w:rPr>
          <w:tab/>
        </w:r>
        <w:r w:rsidR="007C1173">
          <w:rPr>
            <w:noProof/>
            <w:webHidden/>
          </w:rPr>
          <w:fldChar w:fldCharType="begin"/>
        </w:r>
        <w:r w:rsidR="007C1173">
          <w:rPr>
            <w:noProof/>
            <w:webHidden/>
          </w:rPr>
          <w:instrText xml:space="preserve"> PAGEREF _Toc81236989 \h </w:instrText>
        </w:r>
        <w:r w:rsidR="007C1173">
          <w:rPr>
            <w:noProof/>
            <w:webHidden/>
          </w:rPr>
        </w:r>
        <w:r w:rsidR="007C1173">
          <w:rPr>
            <w:noProof/>
            <w:webHidden/>
          </w:rPr>
          <w:fldChar w:fldCharType="separate"/>
        </w:r>
        <w:r w:rsidR="007C1173">
          <w:rPr>
            <w:noProof/>
            <w:webHidden/>
          </w:rPr>
          <w:t>10</w:t>
        </w:r>
        <w:r w:rsidR="007C1173">
          <w:rPr>
            <w:noProof/>
            <w:webHidden/>
          </w:rPr>
          <w:fldChar w:fldCharType="end"/>
        </w:r>
      </w:hyperlink>
    </w:p>
    <w:p w14:paraId="0D9CDA22" w14:textId="3FE4ACC2" w:rsidR="007C1173" w:rsidRDefault="00916F7C">
      <w:pPr>
        <w:pStyle w:val="Tabladeilustraciones"/>
        <w:tabs>
          <w:tab w:val="right" w:leader="dot" w:pos="9350"/>
        </w:tabs>
        <w:rPr>
          <w:rFonts w:asciiTheme="minorHAnsi" w:eastAsiaTheme="minorEastAsia" w:hAnsiTheme="minorHAnsi" w:cstheme="minorBidi"/>
          <w:noProof/>
        </w:rPr>
      </w:pPr>
      <w:hyperlink w:anchor="_Toc81236990" w:history="1">
        <w:r w:rsidR="007C1173" w:rsidRPr="00C93230">
          <w:rPr>
            <w:rStyle w:val="Hipervnculo"/>
            <w:noProof/>
          </w:rPr>
          <w:t xml:space="preserve">Ilustración 6: Deep Q Network (DQN) </w:t>
        </w:r>
        <w:r w:rsidR="007C1173">
          <w:rPr>
            <w:noProof/>
            <w:webHidden/>
          </w:rPr>
          <w:tab/>
        </w:r>
        <w:r w:rsidR="007C1173">
          <w:rPr>
            <w:noProof/>
            <w:webHidden/>
          </w:rPr>
          <w:fldChar w:fldCharType="begin"/>
        </w:r>
        <w:r w:rsidR="007C1173">
          <w:rPr>
            <w:noProof/>
            <w:webHidden/>
          </w:rPr>
          <w:instrText xml:space="preserve"> PAGEREF _Toc81236990 \h </w:instrText>
        </w:r>
        <w:r w:rsidR="007C1173">
          <w:rPr>
            <w:noProof/>
            <w:webHidden/>
          </w:rPr>
        </w:r>
        <w:r w:rsidR="007C1173">
          <w:rPr>
            <w:noProof/>
            <w:webHidden/>
          </w:rPr>
          <w:fldChar w:fldCharType="separate"/>
        </w:r>
        <w:r w:rsidR="007C1173">
          <w:rPr>
            <w:noProof/>
            <w:webHidden/>
          </w:rPr>
          <w:t>13</w:t>
        </w:r>
        <w:r w:rsidR="007C1173">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76"/>
      <w:footerReference w:type="default" r:id="rId7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BD211" w14:textId="77777777" w:rsidR="00916F7C" w:rsidRDefault="00916F7C" w:rsidP="00B76BE2">
      <w:pPr>
        <w:spacing w:line="240" w:lineRule="auto"/>
      </w:pPr>
      <w:r>
        <w:separator/>
      </w:r>
    </w:p>
  </w:endnote>
  <w:endnote w:type="continuationSeparator" w:id="0">
    <w:p w14:paraId="5877422E" w14:textId="77777777" w:rsidR="00916F7C" w:rsidRDefault="00916F7C"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FA0F0" w14:textId="77777777" w:rsidR="00916F7C" w:rsidRDefault="00916F7C" w:rsidP="00B76BE2">
      <w:pPr>
        <w:spacing w:line="240" w:lineRule="auto"/>
      </w:pPr>
      <w:r>
        <w:separator/>
      </w:r>
    </w:p>
  </w:footnote>
  <w:footnote w:type="continuationSeparator" w:id="0">
    <w:p w14:paraId="4A78A544" w14:textId="77777777" w:rsidR="00916F7C" w:rsidRDefault="00916F7C"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027710BA" w14:textId="77777777"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CC96166" w14:textId="77777777"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44AA57E1" w14:textId="77777777"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55FA2AB4" w14:textId="77777777"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070D2"/>
    <w:rsid w:val="000128F1"/>
    <w:rsid w:val="00014B11"/>
    <w:rsid w:val="00023ECD"/>
    <w:rsid w:val="00034F97"/>
    <w:rsid w:val="0003537E"/>
    <w:rsid w:val="00062322"/>
    <w:rsid w:val="00062735"/>
    <w:rsid w:val="00065970"/>
    <w:rsid w:val="00071A85"/>
    <w:rsid w:val="00076CEB"/>
    <w:rsid w:val="00097847"/>
    <w:rsid w:val="000A3AAF"/>
    <w:rsid w:val="000A7FAA"/>
    <w:rsid w:val="000C4359"/>
    <w:rsid w:val="000C7C1D"/>
    <w:rsid w:val="000E1E3B"/>
    <w:rsid w:val="000E261D"/>
    <w:rsid w:val="000E44CF"/>
    <w:rsid w:val="000F1F0B"/>
    <w:rsid w:val="000F5339"/>
    <w:rsid w:val="0011099A"/>
    <w:rsid w:val="001149B1"/>
    <w:rsid w:val="001268B8"/>
    <w:rsid w:val="00133C96"/>
    <w:rsid w:val="001410E1"/>
    <w:rsid w:val="0014609B"/>
    <w:rsid w:val="001537C6"/>
    <w:rsid w:val="00156E65"/>
    <w:rsid w:val="001607D0"/>
    <w:rsid w:val="0016620E"/>
    <w:rsid w:val="0017418F"/>
    <w:rsid w:val="0018316A"/>
    <w:rsid w:val="001A1E4E"/>
    <w:rsid w:val="001B6473"/>
    <w:rsid w:val="001B7165"/>
    <w:rsid w:val="001C3150"/>
    <w:rsid w:val="001C54E2"/>
    <w:rsid w:val="001D6744"/>
    <w:rsid w:val="001E4542"/>
    <w:rsid w:val="001F00AC"/>
    <w:rsid w:val="001F1DEB"/>
    <w:rsid w:val="001F3A4A"/>
    <w:rsid w:val="00204815"/>
    <w:rsid w:val="00204DAF"/>
    <w:rsid w:val="0020550A"/>
    <w:rsid w:val="00216E35"/>
    <w:rsid w:val="0021773E"/>
    <w:rsid w:val="00227D42"/>
    <w:rsid w:val="00233613"/>
    <w:rsid w:val="00241387"/>
    <w:rsid w:val="002465EC"/>
    <w:rsid w:val="002752B2"/>
    <w:rsid w:val="00291313"/>
    <w:rsid w:val="002938BA"/>
    <w:rsid w:val="002B70CC"/>
    <w:rsid w:val="002C3646"/>
    <w:rsid w:val="002C756E"/>
    <w:rsid w:val="002D19CD"/>
    <w:rsid w:val="002D1D7B"/>
    <w:rsid w:val="002E0973"/>
    <w:rsid w:val="002E38F9"/>
    <w:rsid w:val="002F0A24"/>
    <w:rsid w:val="00300BDB"/>
    <w:rsid w:val="00305E08"/>
    <w:rsid w:val="00315D6B"/>
    <w:rsid w:val="00350FF6"/>
    <w:rsid w:val="003850EB"/>
    <w:rsid w:val="003A380F"/>
    <w:rsid w:val="003A4662"/>
    <w:rsid w:val="003A5DFE"/>
    <w:rsid w:val="003B0B83"/>
    <w:rsid w:val="003C113D"/>
    <w:rsid w:val="003C54D4"/>
    <w:rsid w:val="003E59DA"/>
    <w:rsid w:val="003E6F79"/>
    <w:rsid w:val="0046638D"/>
    <w:rsid w:val="00470410"/>
    <w:rsid w:val="00474815"/>
    <w:rsid w:val="004A28A8"/>
    <w:rsid w:val="004A39FE"/>
    <w:rsid w:val="004A5100"/>
    <w:rsid w:val="004B1C16"/>
    <w:rsid w:val="004B468E"/>
    <w:rsid w:val="004C1C01"/>
    <w:rsid w:val="004E57B8"/>
    <w:rsid w:val="004F1010"/>
    <w:rsid w:val="00500B6C"/>
    <w:rsid w:val="00505B33"/>
    <w:rsid w:val="00511356"/>
    <w:rsid w:val="00511CD1"/>
    <w:rsid w:val="00517D2C"/>
    <w:rsid w:val="00533655"/>
    <w:rsid w:val="00542E8F"/>
    <w:rsid w:val="00545547"/>
    <w:rsid w:val="005520F0"/>
    <w:rsid w:val="0056248B"/>
    <w:rsid w:val="00563A90"/>
    <w:rsid w:val="00574BAE"/>
    <w:rsid w:val="00583289"/>
    <w:rsid w:val="00594526"/>
    <w:rsid w:val="005A6D85"/>
    <w:rsid w:val="005A7DC3"/>
    <w:rsid w:val="005B0E78"/>
    <w:rsid w:val="005B37B1"/>
    <w:rsid w:val="005B5314"/>
    <w:rsid w:val="005C5123"/>
    <w:rsid w:val="005E787A"/>
    <w:rsid w:val="005F69FE"/>
    <w:rsid w:val="006011E2"/>
    <w:rsid w:val="006015AA"/>
    <w:rsid w:val="006039FF"/>
    <w:rsid w:val="0060671C"/>
    <w:rsid w:val="00621F25"/>
    <w:rsid w:val="00632476"/>
    <w:rsid w:val="0063256F"/>
    <w:rsid w:val="006508DB"/>
    <w:rsid w:val="006643FC"/>
    <w:rsid w:val="00667FBF"/>
    <w:rsid w:val="00685426"/>
    <w:rsid w:val="0068732A"/>
    <w:rsid w:val="00692731"/>
    <w:rsid w:val="00696977"/>
    <w:rsid w:val="006A36B4"/>
    <w:rsid w:val="006E6AD0"/>
    <w:rsid w:val="006F17EE"/>
    <w:rsid w:val="006F586A"/>
    <w:rsid w:val="006F7489"/>
    <w:rsid w:val="00710050"/>
    <w:rsid w:val="007118C3"/>
    <w:rsid w:val="00717005"/>
    <w:rsid w:val="00743E82"/>
    <w:rsid w:val="00751CB8"/>
    <w:rsid w:val="00771C3F"/>
    <w:rsid w:val="00771F4C"/>
    <w:rsid w:val="00772E90"/>
    <w:rsid w:val="00785E0F"/>
    <w:rsid w:val="007A18E8"/>
    <w:rsid w:val="007B4E55"/>
    <w:rsid w:val="007C1173"/>
    <w:rsid w:val="007C3798"/>
    <w:rsid w:val="007C570C"/>
    <w:rsid w:val="007C6165"/>
    <w:rsid w:val="007D41DB"/>
    <w:rsid w:val="007D4D74"/>
    <w:rsid w:val="007D6101"/>
    <w:rsid w:val="007D6C34"/>
    <w:rsid w:val="007E3EC0"/>
    <w:rsid w:val="007E4D18"/>
    <w:rsid w:val="007F0D03"/>
    <w:rsid w:val="007F411B"/>
    <w:rsid w:val="00800524"/>
    <w:rsid w:val="00804DBE"/>
    <w:rsid w:val="00815668"/>
    <w:rsid w:val="00833EF1"/>
    <w:rsid w:val="008462B2"/>
    <w:rsid w:val="00860780"/>
    <w:rsid w:val="00867CEA"/>
    <w:rsid w:val="00890350"/>
    <w:rsid w:val="00897991"/>
    <w:rsid w:val="008A0E90"/>
    <w:rsid w:val="008A11F4"/>
    <w:rsid w:val="008A50F5"/>
    <w:rsid w:val="008C76F6"/>
    <w:rsid w:val="008D72F1"/>
    <w:rsid w:val="008E1FC3"/>
    <w:rsid w:val="008E428B"/>
    <w:rsid w:val="008F2D71"/>
    <w:rsid w:val="0090382A"/>
    <w:rsid w:val="009048F5"/>
    <w:rsid w:val="00912BE3"/>
    <w:rsid w:val="00916F7C"/>
    <w:rsid w:val="00917A85"/>
    <w:rsid w:val="0092115C"/>
    <w:rsid w:val="0093197D"/>
    <w:rsid w:val="009550A0"/>
    <w:rsid w:val="00971FA1"/>
    <w:rsid w:val="00972D3C"/>
    <w:rsid w:val="009870F4"/>
    <w:rsid w:val="00991DD2"/>
    <w:rsid w:val="009B13F3"/>
    <w:rsid w:val="009D756E"/>
    <w:rsid w:val="009E7255"/>
    <w:rsid w:val="009F37EA"/>
    <w:rsid w:val="009F5F52"/>
    <w:rsid w:val="00A02EDB"/>
    <w:rsid w:val="00A164EC"/>
    <w:rsid w:val="00A1769B"/>
    <w:rsid w:val="00A26C58"/>
    <w:rsid w:val="00A3531A"/>
    <w:rsid w:val="00A3770C"/>
    <w:rsid w:val="00A41945"/>
    <w:rsid w:val="00A4408E"/>
    <w:rsid w:val="00A5337A"/>
    <w:rsid w:val="00A62A63"/>
    <w:rsid w:val="00A6537B"/>
    <w:rsid w:val="00A81389"/>
    <w:rsid w:val="00A85B0B"/>
    <w:rsid w:val="00A94EE4"/>
    <w:rsid w:val="00A962EF"/>
    <w:rsid w:val="00AB67F6"/>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7BA6"/>
    <w:rsid w:val="00BB0B2A"/>
    <w:rsid w:val="00BB4F16"/>
    <w:rsid w:val="00BD4365"/>
    <w:rsid w:val="00BE0392"/>
    <w:rsid w:val="00BE268F"/>
    <w:rsid w:val="00BF3E93"/>
    <w:rsid w:val="00BF42E4"/>
    <w:rsid w:val="00C10D41"/>
    <w:rsid w:val="00C20584"/>
    <w:rsid w:val="00C45019"/>
    <w:rsid w:val="00C83885"/>
    <w:rsid w:val="00CC49A5"/>
    <w:rsid w:val="00CD006F"/>
    <w:rsid w:val="00CD6709"/>
    <w:rsid w:val="00CD7194"/>
    <w:rsid w:val="00CF3D9F"/>
    <w:rsid w:val="00CF4857"/>
    <w:rsid w:val="00D17F85"/>
    <w:rsid w:val="00D23523"/>
    <w:rsid w:val="00D542CA"/>
    <w:rsid w:val="00D64F93"/>
    <w:rsid w:val="00D70757"/>
    <w:rsid w:val="00D70C2C"/>
    <w:rsid w:val="00D712E3"/>
    <w:rsid w:val="00D75818"/>
    <w:rsid w:val="00D83257"/>
    <w:rsid w:val="00D94668"/>
    <w:rsid w:val="00D95029"/>
    <w:rsid w:val="00DA4FAD"/>
    <w:rsid w:val="00DA5666"/>
    <w:rsid w:val="00DB50FF"/>
    <w:rsid w:val="00DC4BCB"/>
    <w:rsid w:val="00DC5112"/>
    <w:rsid w:val="00DE63DC"/>
    <w:rsid w:val="00E01FFE"/>
    <w:rsid w:val="00E04C03"/>
    <w:rsid w:val="00E06D8E"/>
    <w:rsid w:val="00E1467E"/>
    <w:rsid w:val="00E1536F"/>
    <w:rsid w:val="00E17496"/>
    <w:rsid w:val="00E17FA1"/>
    <w:rsid w:val="00E34B1B"/>
    <w:rsid w:val="00E37C68"/>
    <w:rsid w:val="00E37CB4"/>
    <w:rsid w:val="00E476E1"/>
    <w:rsid w:val="00E56D3D"/>
    <w:rsid w:val="00E63544"/>
    <w:rsid w:val="00E664CB"/>
    <w:rsid w:val="00E67727"/>
    <w:rsid w:val="00E778AA"/>
    <w:rsid w:val="00E84686"/>
    <w:rsid w:val="00E904C9"/>
    <w:rsid w:val="00E90F76"/>
    <w:rsid w:val="00EB19B9"/>
    <w:rsid w:val="00EC691E"/>
    <w:rsid w:val="00ED38A1"/>
    <w:rsid w:val="00ED53F8"/>
    <w:rsid w:val="00ED5D91"/>
    <w:rsid w:val="00F21038"/>
    <w:rsid w:val="00F24CB0"/>
    <w:rsid w:val="00F26895"/>
    <w:rsid w:val="00F27982"/>
    <w:rsid w:val="00F40AEB"/>
    <w:rsid w:val="00F627D5"/>
    <w:rsid w:val="00F8635B"/>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19.emf"/><Relationship Id="rId21" Type="http://schemas.openxmlformats.org/officeDocument/2006/relationships/oleObject" Target="embeddings/oleObject5.bin"/><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3.emf"/><Relationship Id="rId50" Type="http://schemas.openxmlformats.org/officeDocument/2006/relationships/oleObject" Target="embeddings/oleObject17.bin"/><Relationship Id="rId55" Type="http://schemas.openxmlformats.org/officeDocument/2006/relationships/oleObject" Target="embeddings/oleObject19.bin"/><Relationship Id="rId63" Type="http://schemas.openxmlformats.org/officeDocument/2006/relationships/oleObject" Target="embeddings/oleObject23.bin"/><Relationship Id="rId68" Type="http://schemas.openxmlformats.org/officeDocument/2006/relationships/hyperlink" Target="http://php-apache/" TargetMode="External"/><Relationship Id="rId76" Type="http://schemas.openxmlformats.org/officeDocument/2006/relationships/header" Target="header1.xml"/><Relationship Id="rId7" Type="http://schemas.openxmlformats.org/officeDocument/2006/relationships/image" Target="media/image1.png"/><Relationship Id="rId71" Type="http://schemas.openxmlformats.org/officeDocument/2006/relationships/oleObject" Target="embeddings/oleObject26.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4.emf"/><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oleObject" Target="embeddings/oleObject8.bin"/><Relationship Id="rId37" Type="http://schemas.openxmlformats.org/officeDocument/2006/relationships/image" Target="media/image18.emf"/><Relationship Id="rId40" Type="http://schemas.openxmlformats.org/officeDocument/2006/relationships/oleObject" Target="embeddings/oleObject12.bin"/><Relationship Id="rId45" Type="http://schemas.openxmlformats.org/officeDocument/2006/relationships/image" Target="media/image22.emf"/><Relationship Id="rId53" Type="http://schemas.openxmlformats.org/officeDocument/2006/relationships/oleObject" Target="embeddings/oleObject18.bin"/><Relationship Id="rId58" Type="http://schemas.openxmlformats.org/officeDocument/2006/relationships/image" Target="media/image29.emf"/><Relationship Id="rId66" Type="http://schemas.openxmlformats.org/officeDocument/2006/relationships/image" Target="media/image33.emf"/><Relationship Id="rId74" Type="http://schemas.openxmlformats.org/officeDocument/2006/relationships/hyperlink" Target="https://github.com/mlalandag/HPAwDRL"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22.bin"/><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5.emf"/><Relationship Id="rId44" Type="http://schemas.openxmlformats.org/officeDocument/2006/relationships/oleObject" Target="embeddings/oleObject14.bin"/><Relationship Id="rId52" Type="http://schemas.openxmlformats.org/officeDocument/2006/relationships/image" Target="media/image26.emf"/><Relationship Id="rId60" Type="http://schemas.openxmlformats.org/officeDocument/2006/relationships/image" Target="media/image30.emf"/><Relationship Id="rId65" Type="http://schemas.openxmlformats.org/officeDocument/2006/relationships/oleObject" Target="embeddings/oleObject24.bin"/><Relationship Id="rId73" Type="http://schemas.openxmlformats.org/officeDocument/2006/relationships/oleObject" Target="embeddings/oleObject27.bin"/><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hyperlink" Target="https://github.com/mlalandag/HPAwDRL" TargetMode="External"/><Relationship Id="rId30" Type="http://schemas.openxmlformats.org/officeDocument/2006/relationships/oleObject" Target="embeddings/oleObject7.bin"/><Relationship Id="rId35" Type="http://schemas.openxmlformats.org/officeDocument/2006/relationships/image" Target="media/image17.emf"/><Relationship Id="rId43" Type="http://schemas.openxmlformats.org/officeDocument/2006/relationships/image" Target="media/image21.emf"/><Relationship Id="rId48" Type="http://schemas.openxmlformats.org/officeDocument/2006/relationships/oleObject" Target="embeddings/oleObject16.bin"/><Relationship Id="rId56" Type="http://schemas.openxmlformats.org/officeDocument/2006/relationships/image" Target="media/image28.emf"/><Relationship Id="rId64" Type="http://schemas.openxmlformats.org/officeDocument/2006/relationships/image" Target="media/image32.emf"/><Relationship Id="rId69" Type="http://schemas.openxmlformats.org/officeDocument/2006/relationships/image" Target="media/image34.png"/><Relationship Id="rId77" Type="http://schemas.openxmlformats.org/officeDocument/2006/relationships/footer" Target="footer1.xml"/><Relationship Id="rId8" Type="http://schemas.openxmlformats.org/officeDocument/2006/relationships/image" Target="media/image2.jpeg"/><Relationship Id="rId51" Type="http://schemas.openxmlformats.org/officeDocument/2006/relationships/image" Target="media/image25.gif"/><Relationship Id="rId72" Type="http://schemas.openxmlformats.org/officeDocument/2006/relationships/image" Target="media/image36.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image" Target="media/image16.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oleObject" Target="embeddings/oleObject21.bin"/><Relationship Id="rId67" Type="http://schemas.openxmlformats.org/officeDocument/2006/relationships/oleObject" Target="embeddings/oleObject25.bin"/><Relationship Id="rId20" Type="http://schemas.openxmlformats.org/officeDocument/2006/relationships/image" Target="media/image8.emf"/><Relationship Id="rId41" Type="http://schemas.openxmlformats.org/officeDocument/2006/relationships/image" Target="media/image20.emf"/><Relationship Id="rId54" Type="http://schemas.openxmlformats.org/officeDocument/2006/relationships/image" Target="media/image27.emf"/><Relationship Id="rId62" Type="http://schemas.openxmlformats.org/officeDocument/2006/relationships/image" Target="media/image31.emf"/><Relationship Id="rId70" Type="http://schemas.openxmlformats.org/officeDocument/2006/relationships/image" Target="media/image35.emf"/><Relationship Id="rId75" Type="http://schemas.openxmlformats.org/officeDocument/2006/relationships/hyperlink" Target="https://github.com/kubernetes-client/python"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4.emf"/><Relationship Id="rId57" Type="http://schemas.openxmlformats.org/officeDocument/2006/relationships/oleObject" Target="embeddings/oleObject20.bin"/></Relationships>
</file>

<file path=word/_rels/header1.xml.rels><?xml version="1.0" encoding="UTF-8" standalone="yes"?>
<Relationships xmlns="http://schemas.openxmlformats.org/package/2006/relationships"><Relationship Id="rId1"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32</Pages>
  <Words>5805</Words>
  <Characters>31933</Characters>
  <Application>Microsoft Office Word</Application>
  <DocSecurity>0</DocSecurity>
  <Lines>266</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372</cp:revision>
  <dcterms:created xsi:type="dcterms:W3CDTF">2021-07-03T09:09:00Z</dcterms:created>
  <dcterms:modified xsi:type="dcterms:W3CDTF">2021-09-0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